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5579" w:rsidRPr="00926117" w:rsidRDefault="00CE5579" w:rsidP="00CE5579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26117">
        <w:rPr>
          <w:rFonts w:ascii="Times New Roman" w:hAnsi="Times New Roman" w:cs="Times New Roman"/>
          <w:b/>
          <w:sz w:val="24"/>
          <w:szCs w:val="24"/>
          <w:lang w:val="en-GB"/>
        </w:rPr>
        <w:t>Supplementary data</w:t>
      </w:r>
    </w:p>
    <w:p w:rsidR="00CE5579" w:rsidRPr="00926117" w:rsidRDefault="00CE5579" w:rsidP="00CE55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26117">
        <w:rPr>
          <w:rFonts w:ascii="Times New Roman" w:hAnsi="Times New Roman" w:cs="Times New Roman"/>
          <w:b/>
          <w:sz w:val="24"/>
          <w:szCs w:val="24"/>
          <w:lang w:val="en-GB"/>
        </w:rPr>
        <w:t>Table S1.</w:t>
      </w:r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GenBank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>
        <w:rPr>
          <w:rFonts w:ascii="Times New Roman" w:hAnsi="Times New Roman" w:cs="Times New Roman"/>
          <w:sz w:val="24"/>
          <w:szCs w:val="24"/>
          <w:lang w:val="en-GB"/>
        </w:rPr>
        <w:t>cce</w:t>
      </w:r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ssion numbers for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seagrass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taxa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and their location used in the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phylogenetic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analysis.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na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proofErr w:type="spellStart"/>
      <w:r w:rsidRPr="00926117">
        <w:rPr>
          <w:rFonts w:ascii="Times New Roman" w:hAnsi="Times New Roman" w:cs="Times New Roman"/>
          <w:sz w:val="24"/>
          <w:szCs w:val="24"/>
          <w:lang w:val="en-GB"/>
        </w:rPr>
        <w:t>non</w:t>
      </w:r>
      <w:proofErr w:type="spellEnd"/>
      <w:r w:rsidRPr="00926117">
        <w:rPr>
          <w:rFonts w:ascii="Times New Roman" w:hAnsi="Times New Roman" w:cs="Times New Roman"/>
          <w:sz w:val="24"/>
          <w:szCs w:val="24"/>
          <w:lang w:val="en-GB"/>
        </w:rPr>
        <w:t xml:space="preserve"> available.</w:t>
      </w:r>
      <w:r w:rsidR="00D90CA2">
        <w:rPr>
          <w:rFonts w:ascii="Times New Roman" w:hAnsi="Times New Roman" w:cs="Times New Roman"/>
          <w:sz w:val="24"/>
          <w:szCs w:val="24"/>
          <w:lang w:val="en-GB"/>
        </w:rPr>
        <w:t xml:space="preserve"> -: as above.</w:t>
      </w:r>
    </w:p>
    <w:tbl>
      <w:tblPr>
        <w:tblStyle w:val="Tabellengitternetz"/>
        <w:tblW w:w="1116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510"/>
        <w:gridCol w:w="2292"/>
        <w:gridCol w:w="1275"/>
        <w:gridCol w:w="2694"/>
        <w:gridCol w:w="4394"/>
      </w:tblGrid>
      <w:tr w:rsidR="00CE5579" w:rsidRPr="00926117" w:rsidTr="00AB7F10">
        <w:tc>
          <w:tcPr>
            <w:tcW w:w="510" w:type="dxa"/>
            <w:tcBorders>
              <w:top w:val="single" w:sz="4" w:space="0" w:color="auto"/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No</w:t>
            </w:r>
          </w:p>
        </w:tc>
        <w:tc>
          <w:tcPr>
            <w:tcW w:w="2292" w:type="dxa"/>
            <w:tcBorders>
              <w:top w:val="single" w:sz="4" w:space="0" w:color="auto"/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Taxa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Locations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GenBank</w:t>
            </w:r>
            <w:proofErr w:type="spellEnd"/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 xml:space="preserve"> a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cc</w:t>
            </w:r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ession number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Sources</w:t>
            </w:r>
          </w:p>
        </w:tc>
      </w:tr>
      <w:tr w:rsidR="00CE5579" w:rsidRPr="00926117" w:rsidTr="00AB7F10">
        <w:tc>
          <w:tcPr>
            <w:tcW w:w="510" w:type="dxa"/>
            <w:tcBorders>
              <w:top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  <w:tcBorders>
              <w:top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Cymodoce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nodosa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102272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irect submission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Cymodoce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rotundata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48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0" w:tooltip="Nguyen, 2015 #3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5&lt;/Year&gt;&lt;RecNum&gt;3&lt;/RecNum&gt;&lt;DisplayText&gt;Nguyen et al. (2015)&lt;/DisplayText&gt;&lt;record&gt;&lt;rec-number&gt;3&lt;/rec-number&gt;&lt;foreign-keys&gt;&lt;key app="EN" db-id="r0pw9ttp65ar53ep5vev2t5mewt55z9vx0xa"&gt;3&lt;/key&gt;&lt;/foreign-keys&gt;&lt;ref-type name="Journal Article"&gt;17&lt;/ref-type&gt;&lt;contributors&gt;&lt;authors&gt;&lt;author&gt;Nguyen, Xuan-Vy&lt;/author&gt;&lt;author&gt;Höfler, Saskia&lt;/author&gt;&lt;author&gt;Glasenapp, Yvana&lt;/author&gt;&lt;author&gt;Thangaradjou, Thirunavukarassu&lt;/author&gt;&lt;author&gt;Lucas, Christina&lt;/author&gt;&lt;author&gt;Papenbrock, Jutta&lt;/author&gt;&lt;/authors&gt;&lt;/contributors&gt;&lt;titles&gt;&lt;title&gt;New insights into DNA barcoding of seagrasses&lt;/title&gt;&lt;secondary-title&gt;Systematics and Biodiversity&lt;/secondary-title&gt;&lt;/titles&gt;&lt;periodical&gt;&lt;full-title&gt;Systematics and Biodiversity&lt;/full-title&gt;&lt;/periodical&gt;&lt;pages&gt;496-508&lt;/pages&gt;&lt;volume&gt;13&lt;/volume&gt;&lt;number&gt;5&lt;/number&gt;&lt;dates&gt;&lt;year&gt;2015&lt;/year&gt;&lt;pub-dates&gt;&lt;date&gt;2015/09/03&lt;/date&gt;&lt;/pub-dates&gt;&lt;/dates&gt;&lt;publisher&gt;Taylor &amp;amp; Francis&lt;/publisher&gt;&lt;isbn&gt;1477-2000&lt;/isbn&gt;&lt;urls&gt;&lt;related-urls&gt;&lt;url&gt;http://dx.doi.org/10.1080/14772000.2015.1046408&lt;/url&gt;&lt;/related-urls&gt;&lt;/urls&gt;&lt;electronic-resource-num&gt;10.1080/14772000.2015.1046408&lt;/electronic-resource-num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Thangaradjou, and Papenbrock (201</w:t>
              </w:r>
              <w:r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3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Cymodoce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serrulata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47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Enhalus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acoroides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34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35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</w:t>
            </w:r>
            <w:proofErr w:type="spellEnd"/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Y870347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16" w:tooltip="Les, 2006 #19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Les&lt;/Author&gt;&lt;Year&gt;2006&lt;/Year&gt;&lt;RecNum&gt;19&lt;/RecNum&gt;&lt;DisplayText&gt;Les et al. (2006)&lt;/DisplayText&gt;&lt;record&gt;&lt;rec-number&gt;19&lt;/rec-number&gt;&lt;foreign-keys&gt;&lt;key app="EN" db-id="r0pw9ttp65ar53ep5vev2t5mewt55z9vx0xa"&gt;19&lt;/key&gt;&lt;/foreign-keys&gt;&lt;ref-type name="Journal Article"&gt;17&lt;/ref-type&gt;&lt;contributors&gt;&lt;authors&gt;&lt;author&gt;Les, D.H.&lt;/author&gt;&lt;author&gt;Moody, M.L. &lt;/author&gt;&lt;author&gt;Soros, C.L. &lt;/author&gt;&lt;/authors&gt;&lt;/contributors&gt;&lt;titles&gt;&lt;title&gt;A reappraisal of phylogenetic relationships in the monocotyledon family Hydrocharitaceae (Alismatidae)&lt;/title&gt;&lt;secondary-title&gt;Aliso&lt;/secondary-title&gt;&lt;/titles&gt;&lt;periodical&gt;&lt;full-title&gt;Aliso&lt;/full-title&gt;&lt;/periodical&gt;&lt;pages&gt;211-230&lt;/pages&gt;&lt;volume&gt;22&lt;/volume&gt;&lt;dates&gt;&lt;year&gt;2006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Les, Moody, and Soros (2006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dule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uninervis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P739819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0" w:tooltip="Nguyen, 2015 #3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5&lt;/Year&gt;&lt;RecNum&gt;3&lt;/RecNum&gt;&lt;DisplayText&gt;Nguyen et al. (2015)&lt;/DisplayText&gt;&lt;record&gt;&lt;rec-number&gt;3&lt;/rec-number&gt;&lt;foreign-keys&gt;&lt;key app="EN" db-id="r0pw9ttp65ar53ep5vev2t5mewt55z9vx0xa"&gt;3&lt;/key&gt;&lt;/foreign-keys&gt;&lt;ref-type name="Journal Article"&gt;17&lt;/ref-type&gt;&lt;contributors&gt;&lt;authors&gt;&lt;author&gt;Nguyen, Xuan-Vy&lt;/author&gt;&lt;author&gt;Höfler, Saskia&lt;/author&gt;&lt;author&gt;Glasenapp, Yvana&lt;/author&gt;&lt;author&gt;Thangaradjou, Thirunavukarassu&lt;/author&gt;&lt;author&gt;Lucas, Christina&lt;/author&gt;&lt;author&gt;Papenbrock, Jutta&lt;/author&gt;&lt;/authors&gt;&lt;/contributors&gt;&lt;titles&gt;&lt;title&gt;New insights into DNA barcoding of seagrasses&lt;/title&gt;&lt;secondary-title&gt;Systematics and Biodiversity&lt;/secondary-title&gt;&lt;/titles&gt;&lt;periodical&gt;&lt;full-title&gt;Systematics and Biodiversity&lt;/full-title&gt;&lt;/periodical&gt;&lt;pages&gt;496-508&lt;/pages&gt;&lt;volume&gt;13&lt;/volume&gt;&lt;number&gt;5&lt;/number&gt;&lt;dates&gt;&lt;year&gt;2015&lt;/year&gt;&lt;pub-dates&gt;&lt;date&gt;2015/09/03&lt;/date&gt;&lt;/pub-dates&gt;&lt;/dates&gt;&lt;publisher&gt;Taylor &amp;amp; Francis&lt;/publisher&gt;&lt;isbn&gt;1477-2000&lt;/isbn&gt;&lt;urls&gt;&lt;related-urls&gt;&lt;url&gt;http://dx.doi.org/10.1080/14772000.2015.1046408&lt;/url&gt;&lt;/related-urls&gt;&lt;/urls&gt;&lt;electronic-resource-num&gt;10.1080/14772000.2015.1046408&lt;/electronic-resource-num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Thangaradjou, and Papenbrock (201</w:t>
              </w:r>
              <w:r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3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dule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pinifolia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P73982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5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d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51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beccarii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C175914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0" w:tooltip="Nguyen, 2015 #3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5&lt;/Year&gt;&lt;RecNum&gt;3&lt;/RecNum&gt;&lt;DisplayText&gt;Nguyen et al. (2015)&lt;/DisplayText&gt;&lt;record&gt;&lt;rec-number&gt;3&lt;/rec-number&gt;&lt;foreign-keys&gt;&lt;key app="EN" db-id="r0pw9ttp65ar53ep5vev2t5mewt55z9vx0xa"&gt;3&lt;/key&gt;&lt;/foreign-keys&gt;&lt;ref-type name="Journal Article"&gt;17&lt;/ref-type&gt;&lt;contributors&gt;&lt;authors&gt;&lt;author&gt;Nguyen, Xuan-Vy&lt;/author&gt;&lt;author&gt;Höfler, Saskia&lt;/author&gt;&lt;author&gt;Glasenapp, Yvana&lt;/author&gt;&lt;author&gt;Thangaradjou, Thirunavukarassu&lt;/author&gt;&lt;author&gt;Lucas, Christina&lt;/author&gt;&lt;author&gt;Papenbrock, Jutta&lt;/author&gt;&lt;/authors&gt;&lt;/contributors&gt;&lt;titles&gt;&lt;title&gt;New insights into DNA barcoding of seagrasses&lt;/title&gt;&lt;secondary-title&gt;Systematics and Biodiversity&lt;/secondary-title&gt;&lt;/titles&gt;&lt;periodical&gt;&lt;full-title&gt;Systematics and Biodiversity&lt;/full-title&gt;&lt;/periodical&gt;&lt;pages&gt;496-508&lt;/pages&gt;&lt;volume&gt;13&lt;/volume&gt;&lt;number&gt;5&lt;/number&gt;&lt;dates&gt;&lt;year&gt;2015&lt;/year&gt;&lt;pub-dates&gt;&lt;date&gt;2015/09/03&lt;/date&gt;&lt;/pub-dates&gt;&lt;/dates&gt;&lt;publisher&gt;Taylor &amp;amp; Francis&lt;/publisher&gt;&lt;isbn&gt;1477-2000&lt;/isbn&gt;&lt;urls&gt;&lt;related-urls&gt;&lt;url&gt;http://dx.doi.org/10.1080/14772000.2015.1046408&lt;/url&gt;&lt;/related-urls&gt;&lt;/urls&gt;&lt;electronic-resource-num&gt;10.1080/14772000.2015.1046408&lt;/electronic-resource-num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olzmeyer, and Papenbrock (2013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decipiens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C175913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engelmannii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S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04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41" w:tooltip="Waycott, 2002 #15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Waycott&lt;/Author&gt;&lt;Year&gt;2002&lt;/Year&gt;&lt;RecNum&gt;15&lt;/RecNum&gt;&lt;DisplayText&gt;Waycott et al. (2002)&lt;/DisplayText&gt;&lt;record&gt;&lt;rec-number&gt;15&lt;/rec-number&gt;&lt;foreign-keys&gt;&lt;key app="EN" db-id="r0pw9ttp65ar53ep5vev2t5mewt55z9vx0xa"&gt;15&lt;/key&gt;&lt;/foreign-keys&gt;&lt;ref-type name="Journal Article"&gt;17&lt;/ref-type&gt;&lt;contributors&gt;&lt;authors&gt;&lt;author&gt;Waycott, Michelle&lt;/author&gt;&lt;author&gt;Freshwater, D. Wilson&lt;/author&gt;&lt;author&gt;York, Robert A.&lt;/author&gt;&lt;author&gt;Calladine, Ainsley&lt;/author&gt;&lt;author&gt;Kenworthy, W. Judson&lt;/author&gt;&lt;/authors&gt;&lt;/contributors&gt;&lt;titles&gt;&lt;title&gt;Evolutionary trends in the seagrass genus Halophila (Thouars): Insights from molecular phylogeny&lt;/title&gt;&lt;secondary-title&gt;Bulletin of Marine Science&lt;/secondary-title&gt;&lt;/titles&gt;&lt;periodical&gt;&lt;full-title&gt;Bulletin of Marine Science&lt;/full-title&gt;&lt;/periodical&gt;&lt;pages&gt;1299-1308&lt;/pages&gt;&lt;volume&gt;71&lt;/volume&gt;&lt;number&gt;3&lt;/number&gt;&lt;dates&gt;&lt;year&gt;2002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Waycott, Freshwater, York, Calladine, and Kenworthy (2002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major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C17591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4" w:tooltip="Nguyen, 2013 #18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3&lt;/Year&gt;&lt;RecNum&gt;18&lt;/RecNum&gt;&lt;DisplayText&gt;Nguyen et al. (2013c)&lt;/DisplayText&gt;&lt;record&gt;&lt;rec-number&gt;18&lt;/rec-number&gt;&lt;foreign-keys&gt;&lt;key app="EN" db-id="r0pw9ttp65ar53ep5vev2t5mewt55z9vx0xa"&gt;18&lt;/key&gt;&lt;/foreign-keys&gt;&lt;ref-type name="Generic"&gt;13&lt;/ref-type&gt;&lt;contributors&gt;&lt;authors&gt;&lt;author&gt;Nguyen, Xuan Vy&lt;/author&gt;&lt;author&gt;Holzmeyer, Laura&lt;/author&gt;&lt;author&gt;Papenbrock, Jutta&lt;/author&gt;&lt;/authors&gt;&lt;/contributors&gt;&lt;titles&gt;&lt;title&gt;&lt;style face="normal" font="default" size="100%"&gt;New record of the seagrass species &lt;/style&gt;&lt;style face="italic" font="default" size="100%"&gt;Halophila major &lt;/style&gt;&lt;style face="normal" font="default" size="100%"&gt;(Zoll.) Miquel in Vietnam: evidence from leaf morphology and ITS analysis&lt;/style&gt;&lt;/title&gt;&lt;secondary-title&gt;Botanica Marina&lt;/secondary-title&gt;&lt;alt-title&gt;botm&lt;/alt-title&gt;&lt;/titles&gt;&lt;pages&gt;313&lt;/pages&gt;&lt;volume&gt;56&lt;/volume&gt;&lt;number&gt;4&lt;/number&gt;&lt;dates&gt;&lt;year&gt;2013&lt;/year&gt;&lt;/dates&gt;&lt;isbn&gt;14374323&lt;/isbn&gt;&lt;urls&gt;&lt;related-urls&gt;&lt;url&gt;//www.degruyter.com/view/j/botm.2013.56.issue-4/bot-2012-0188/bot-2012-0188.xml&lt;/url&gt;&lt;/related-urls&gt;&lt;/urls&gt;&lt;electronic-resource-num&gt;10.1515/bot-2012-0188&lt;/electronic-resource-num&gt;&lt;access-date&gt;2017-01-23t08:00:51.412+01:00&lt;/access-date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olzmeyer, and Papenbrock (2013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minor 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hilippines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06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41" w:tooltip="Waycott, 2002 #15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Waycott&lt;/Author&gt;&lt;Year&gt;2002&lt;/Year&gt;&lt;RecNum&gt;15&lt;/RecNum&gt;&lt;DisplayText&gt;Waycott et al. (2002)&lt;/DisplayText&gt;&lt;record&gt;&lt;rec-number&gt;15&lt;/rec-number&gt;&lt;foreign-keys&gt;&lt;key app="EN" db-id="r0pw9ttp65ar53ep5vev2t5mewt55z9vx0xa"&gt;15&lt;/key&gt;&lt;/foreign-keys&gt;&lt;ref-type name="Journal Article"&gt;17&lt;/ref-type&gt;&lt;contributors&gt;&lt;authors&gt;&lt;author&gt;Waycott, Michelle&lt;/author&gt;&lt;author&gt;Freshwater, D. Wilson&lt;/author&gt;&lt;author&gt;York, Robert A.&lt;/author&gt;&lt;author&gt;Calladine, Ainsley&lt;/author&gt;&lt;author&gt;Kenworthy, W. Judson&lt;/author&gt;&lt;/authors&gt;&lt;/contributors&gt;&lt;titles&gt;&lt;title&gt;Evolutionary trends in the seagrass genus Halophila (Thouars): Insights from molecular phylogeny&lt;/title&gt;&lt;secondary-title&gt;Bulletin of Marine Science&lt;/secondary-title&gt;&lt;/titles&gt;&lt;periodical&gt;&lt;full-title&gt;Bulletin of Marine Science&lt;/full-title&gt;&lt;/periodical&gt;&lt;pages&gt;1299-1308&lt;/pages&gt;&lt;volume&gt;71&lt;/volume&gt;&lt;number&gt;3&lt;/number&gt;&lt;dates&gt;&lt;year&gt;2002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Waycott, Freshwater, York, Calladine, and Kenworthy (2002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nipponic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apan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Q687164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irect submission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ovalis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S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25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41" w:tooltip="Waycott, 2002 #15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Waycott&lt;/Author&gt;&lt;Year&gt;2002&lt;/Year&gt;&lt;RecNum&gt;15&lt;/RecNum&gt;&lt;DisplayText&gt;Waycott et al. (2002)&lt;/DisplayText&gt;&lt;record&gt;&lt;rec-number&gt;15&lt;/rec-number&gt;&lt;foreign-keys&gt;&lt;key app="EN" db-id="r0pw9ttp65ar53ep5vev2t5mewt55z9vx0xa"&gt;15&lt;/key&gt;&lt;/foreign-keys&gt;&lt;ref-type name="Journal Article"&gt;17&lt;/ref-type&gt;&lt;contributors&gt;&lt;authors&gt;&lt;author&gt;Waycott, Michelle&lt;/author&gt;&lt;author&gt;Freshwater, D. Wilson&lt;/author&gt;&lt;author&gt;York, Robert A.&lt;/author&gt;&lt;author&gt;Calladine, Ainsley&lt;/author&gt;&lt;author&gt;Kenworthy, W. Judson&lt;/author&gt;&lt;/authors&gt;&lt;/contributors&gt;&lt;titles&gt;&lt;title&gt;Evolutionary trends in the seagrass genus Halophila (Thouars): Insights from molecular phylogeny&lt;/title&gt;&lt;secondary-title&gt;Bulletin of Marine Science&lt;/secondary-title&gt;&lt;/titles&gt;&lt;periodical&gt;&lt;full-title&gt;Bulletin of Marine Science&lt;/full-title&gt;&lt;/periodical&gt;&lt;pages&gt;1299-1308&lt;/pages&gt;&lt;volume&gt;71&lt;/volume&gt;&lt;number&gt;3&lt;/number&gt;&lt;dates&gt;&lt;year&gt;2002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Waycott, Freshwater, York, Calladine, and Kenworthy (2002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ustral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22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ustral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3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ustral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29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lays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2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apan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B243975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39" w:tooltip="Uchimura, 2008 #16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Uchimura&lt;/Author&gt;&lt;Year&gt;2008&lt;/Year&gt;&lt;RecNum&gt;16&lt;/RecNum&gt;&lt;DisplayText&gt;Uchimura et al. (2008)&lt;/DisplayText&gt;&lt;record&gt;&lt;rec-number&gt;16&lt;/rec-number&gt;&lt;foreign-keys&gt;&lt;key app="EN" db-id="r0pw9ttp65ar53ep5vev2t5mewt55z9vx0xa"&gt;16&lt;/key&gt;&lt;/foreign-keys&gt;&lt;ref-type name="Generic"&gt;13&lt;/ref-type&gt;&lt;contributors&gt;&lt;authors&gt;&lt;author&gt;Uchimura, Masayuki&lt;/author&gt;&lt;author&gt;Jean Faye, Etienne&lt;/author&gt;&lt;author&gt;Shimada, Satoshi&lt;/author&gt;&lt;author&gt;Inoue, Tetsunori&lt;/author&gt;&lt;author&gt;Nakamura, Yoshiyuki&lt;/author&gt;&lt;/authors&gt;&lt;/contributors&gt;&lt;titles&gt;&lt;title&gt;&lt;style face="normal" font="default" size="100%"&gt;A reassessment of &lt;/style&gt;&lt;style face="italic" font="default" size="100%"&gt;Halophila species &lt;/style&gt;&lt;style face="normal" font="default" size="100%"&gt;(Hydrocharitaceae) diversity with special reference to Japanese representatives&lt;/style&gt;&lt;/title&gt;&lt;secondary-title&gt;Botanica Marina&lt;/secondary-title&gt;&lt;alt-title&gt;botm&lt;/alt-title&gt;&lt;/titles&gt;&lt;pages&gt;258&lt;/pages&gt;&lt;volume&gt;51&lt;/volume&gt;&lt;number&gt;4&lt;/number&gt;&lt;dates&gt;&lt;year&gt;2008&lt;/year&gt;&lt;/dates&gt;&lt;isbn&gt;14374323&lt;/isbn&gt;&lt;urls&gt;&lt;related-urls&gt;&lt;url&gt;//www.degruyter.com/view/j/bot.2008.51.issue-4/bot.2008.036/bot.2008.036.xml&lt;/url&gt;&lt;/related-urls&gt;&lt;/urls&gt;&lt;electronic-resource-num&gt;10.1515/BOT.2008.036&lt;/electronic-resource-num&gt;&lt;access-date&gt;2017-01-23t04:33:52.943+01:00&lt;/access-date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Uchimura, Jean-Faye, Shimada, Inoue, and Nakamura (2008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apan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B243976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apan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B24397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ailand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B436938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ailand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F62035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19" w:tooltip="Nguyen, 2014 #17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.DATA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öfler, Glasenapp, Thangaradjou, Lucas, and Papenbrock (201</w:t>
              </w:r>
              <w:r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5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lays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F620343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C175911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4" w:tooltip="Nguyen, 2013 #18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3&lt;/Year&gt;&lt;RecNum&gt;18&lt;/RecNum&gt;&lt;DisplayText&gt;Nguyen et al. (2013c)&lt;/DisplayText&gt;&lt;record&gt;&lt;rec-number&gt;18&lt;/rec-number&gt;&lt;foreign-keys&gt;&lt;key app="EN" db-id="r0pw9ttp65ar53ep5vev2t5mewt55z9vx0xa"&gt;18&lt;/key&gt;&lt;/foreign-keys&gt;&lt;ref-type name="Generic"&gt;13&lt;/ref-type&gt;&lt;contributors&gt;&lt;authors&gt;&lt;author&gt;Nguyen, Xuan Vy&lt;/author&gt;&lt;author&gt;Holzmeyer, Laura&lt;/author&gt;&lt;author&gt;Papenbrock, Jutta&lt;/author&gt;&lt;/authors&gt;&lt;/contributors&gt;&lt;titles&gt;&lt;title&gt;&lt;style face="normal" font="default" size="100%"&gt;New record of the seagrass species &lt;/style&gt;&lt;style face="italic" font="default" size="100%"&gt;Halophila major &lt;/style&gt;&lt;style face="normal" font="default" size="100%"&gt;(Zoll.) Miquel in Vietnam: evidence from leaf morphology and ITS analysis&lt;/style&gt;&lt;/title&gt;&lt;secondary-title&gt;Botanica Marina&lt;/secondary-title&gt;&lt;alt-title&gt;botm&lt;/alt-title&gt;&lt;/titles&gt;&lt;pages&gt;313&lt;/pages&gt;&lt;volume&gt;56&lt;/volume&gt;&lt;number&gt;4&lt;/number&gt;&lt;dates&gt;&lt;year&gt;2013&lt;/year&gt;&lt;/dates&gt;&lt;isbn&gt;14374323&lt;/isbn&gt;&lt;urls&gt;&lt;related-urls&gt;&lt;url&gt;//www.degruyter.com/view/j/botm.2013.56.issue-4/bot-2012-0188/bot-2012-0188.xml&lt;/url&gt;&lt;/related-urls&gt;&lt;/urls&gt;&lt;electronic-resource-num&gt;10.1515/bot-2012-0188&lt;/electronic-resource-num&gt;&lt;access-date&gt;2017-01-23t08:00:51.412+01:00&lt;/access-date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olzmeyer, and Papenbrock (2013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Thailand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F62035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19" w:tooltip="Nguyen, 2014 #17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.DATA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öfler, Glasenapp, Thangaradjou, Lucas, and Papenbrock (201</w:t>
              </w:r>
              <w:r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5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lays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F620343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C175911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24" w:tooltip="Nguyen, 2013 #18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Nguyen&lt;/Author&gt;&lt;Year&gt;2013&lt;/Year&gt;&lt;RecNum&gt;18&lt;/RecNum&gt;&lt;DisplayText&gt;Nguyen et al. (2013c)&lt;/DisplayText&gt;&lt;record&gt;&lt;rec-number&gt;18&lt;/rec-number&gt;&lt;foreign-keys&gt;&lt;key app="EN" db-id="r0pw9ttp65ar53ep5vev2t5mewt55z9vx0xa"&gt;18&lt;/key&gt;&lt;/foreign-keys&gt;&lt;ref-type name="Generic"&gt;13&lt;/ref-type&gt;&lt;contributors&gt;&lt;authors&gt;&lt;author&gt;Nguyen, Xuan Vy&lt;/author&gt;&lt;author&gt;Holzmeyer, Laura&lt;/author&gt;&lt;author&gt;Papenbrock, Jutta&lt;/author&gt;&lt;/authors&gt;&lt;/contributors&gt;&lt;titles&gt;&lt;title&gt;&lt;style face="normal" font="default" size="100%"&gt;New record of the seagrass species &lt;/style&gt;&lt;style face="italic" font="default" size="100%"&gt;Halophila major &lt;/style&gt;&lt;style face="normal" font="default" size="100%"&gt;(Zoll.) Miquel in Vietnam: evidence from leaf morphology and ITS analysis&lt;/style&gt;&lt;/title&gt;&lt;secondary-title&gt;Botanica Marina&lt;/secondary-title&gt;&lt;alt-title&gt;botm&lt;/alt-title&gt;&lt;/titles&gt;&lt;pages&gt;313&lt;/pages&gt;&lt;volume&gt;56&lt;/volume&gt;&lt;number&gt;4&lt;/number&gt;&lt;dates&gt;&lt;year&gt;2013&lt;/year&gt;&lt;/dates&gt;&lt;isbn&gt;14374323&lt;/isbn&gt;&lt;urls&gt;&lt;related-urls&gt;&lt;url&gt;//www.degruyter.com/view/j/botm.2013.56.issue-4/bot-2012-0188/bot-2012-0188.xml&lt;/url&gt;&lt;/related-urls&gt;&lt;/urls&gt;&lt;electronic-resource-num&gt;10.1515/bot-2012-0188&lt;/electronic-resource-num&gt;&lt;access-date&gt;2017-01-23t08:00:51.412+01:00&lt;/access-date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olzmeyer, and Papenbrock (2013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spinulosa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laysia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4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41" w:tooltip="Waycott, 2002 #15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Waycott&lt;/Author&gt;&lt;Year&gt;2002&lt;/Year&gt;&lt;RecNum&gt;15&lt;/RecNum&gt;&lt;DisplayText&gt;Waycott et al. (2002)&lt;/DisplayText&gt;&lt;record&gt;&lt;rec-number&gt;15&lt;/rec-number&gt;&lt;foreign-keys&gt;&lt;key app="EN" db-id="r0pw9ttp65ar53ep5vev2t5mewt55z9vx0xa"&gt;15&lt;/key&gt;&lt;/foreign-keys&gt;&lt;ref-type name="Journal Article"&gt;17&lt;/ref-type&gt;&lt;contributors&gt;&lt;authors&gt;&lt;author&gt;Waycott, Michelle&lt;/author&gt;&lt;author&gt;Freshwater, D. Wilson&lt;/author&gt;&lt;author&gt;York, Robert A.&lt;/author&gt;&lt;author&gt;Calladine, Ainsley&lt;/author&gt;&lt;author&gt;Kenworthy, W. Judson&lt;/author&gt;&lt;/authors&gt;&lt;/contributors&gt;&lt;titles&gt;&lt;title&gt;Evolutionary trends in the seagrass genus Halophila (Thouars): Insights from molecular phylogeny&lt;/title&gt;&lt;secondary-title&gt;Bulletin of Marine Science&lt;/secondary-title&gt;&lt;/titles&gt;&lt;periodical&gt;&lt;full-title&gt;Bulletin of Marine Science&lt;/full-title&gt;&lt;/periodical&gt;&lt;pages&gt;1299-1308&lt;/pages&gt;&lt;volume&gt;71&lt;/volume&gt;&lt;number&gt;3&lt;/number&gt;&lt;dates&gt;&lt;year&gt;2002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Waycott et al. (2002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alophil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stipulacea</w:t>
            </w:r>
            <w:proofErr w:type="spellEnd"/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taly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366436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41" w:tooltip="Waycott, 2002 #15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&lt;EndNote&gt;&lt;Cite AuthorYear="1"&gt;&lt;Author&gt;Waycott&lt;/Author&gt;&lt;Year&gt;2002&lt;/Year&gt;&lt;RecNum&gt;15&lt;/RecNum&gt;&lt;DisplayText&gt;Waycott et al. (2002)&lt;/DisplayText&gt;&lt;record&gt;&lt;rec-number&gt;15&lt;/rec-number&gt;&lt;foreign-keys&gt;&lt;key app="EN" db-id="r0pw9ttp65ar53ep5vev2t5mewt55z9vx0xa"&gt;15&lt;/key&gt;&lt;/foreign-keys&gt;&lt;ref-type name="Journal Article"&gt;17&lt;/ref-type&gt;&lt;contributors&gt;&lt;authors&gt;&lt;author&gt;Waycott, Michelle&lt;/author&gt;&lt;author&gt;Freshwater, D. Wilson&lt;/author&gt;&lt;author&gt;York, Robert A.&lt;/author&gt;&lt;author&gt;Calladine, Ainsley&lt;/author&gt;&lt;author&gt;Kenworthy, W. Judson&lt;/author&gt;&lt;/authors&gt;&lt;/contributors&gt;&lt;titles&gt;&lt;title&gt;Evolutionary trends in the seagrass genus Halophila (Thouars): Insights from molecular phylogeny&lt;/title&gt;&lt;secondary-title&gt;Bulletin of Marine Science&lt;/secondary-title&gt;&lt;/titles&gt;&lt;periodical&gt;&lt;full-title&gt;Bulletin of Marine Science&lt;/full-title&gt;&lt;/periodical&gt;&lt;pages&gt;1299-1308&lt;/pages&gt;&lt;volume&gt;71&lt;/volume&gt;&lt;number&gt;3&lt;/number&gt;&lt;dates&gt;&lt;year&gt;2002&lt;/year&gt;&lt;/dates&gt;&lt;urls&gt;&lt;/urls&gt;&lt;/record&gt;&lt;/Cite&gt;&lt;/EndNote&gt;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Waycott et al. (2002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taly</w:t>
            </w: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Y352634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uggiero and </w:t>
            </w:r>
            <w:proofErr w:type="spellStart"/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rocaccini</w:t>
            </w:r>
            <w:proofErr w:type="spellEnd"/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2004)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Y35261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Y35263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-</w:t>
            </w:r>
          </w:p>
        </w:tc>
        <w:tc>
          <w:tcPr>
            <w:tcW w:w="1275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694" w:type="dxa"/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Y352630</w:t>
            </w:r>
          </w:p>
        </w:tc>
        <w:tc>
          <w:tcPr>
            <w:tcW w:w="4394" w:type="dxa"/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</w:p>
        </w:tc>
      </w:tr>
      <w:tr w:rsidR="00CE5579" w:rsidRPr="00926117" w:rsidTr="00AB7F10">
        <w:tc>
          <w:tcPr>
            <w:tcW w:w="510" w:type="dxa"/>
            <w:tcBorders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292" w:type="dxa"/>
            <w:tcBorders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Thalassia</w:t>
            </w:r>
            <w:proofErr w:type="spellEnd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2611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hemprichii</w:t>
            </w:r>
            <w:proofErr w:type="spellEnd"/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etnam</w:t>
            </w: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2611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M609936</w:t>
            </w:r>
          </w:p>
        </w:tc>
        <w:tc>
          <w:tcPr>
            <w:tcW w:w="4394" w:type="dxa"/>
            <w:tcBorders>
              <w:bottom w:val="single" w:sz="4" w:space="0" w:color="auto"/>
            </w:tcBorders>
          </w:tcPr>
          <w:p w:rsidR="00CE5579" w:rsidRPr="00926117" w:rsidRDefault="00CE5579" w:rsidP="00AB7F10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hyperlink w:anchor="_ENREF_19" w:tooltip="Nguyen, 2014 #17" w:history="1"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begin">
                  <w:fldData xml:space="preserve">PEVuZE5vdGU+PENpdGUgQXV0aG9yWWVhcj0iMSI+PEF1dGhvcj5OZ3V5ZW48L0F1dGhvcj48WWVh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==
</w:fldData>
                </w:fldCha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instrText xml:space="preserve"> ADDIN EN.CITE.DATA </w:instrTex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separate"/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Nguyen, Höfler, Glasenapp, Thangaradjou, Lucas, and Papenbrock (201</w:t>
              </w:r>
              <w:r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5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t>)</w:t>
              </w:r>
              <w:r w:rsidRPr="00926117">
                <w:rPr>
                  <w:rFonts w:ascii="Times New Roman" w:hAnsi="Times New Roman" w:cs="Times New Roman"/>
                  <w:sz w:val="20"/>
                  <w:szCs w:val="20"/>
                  <w:lang w:val="en-GB"/>
                </w:rPr>
                <w:fldChar w:fldCharType="end"/>
              </w:r>
            </w:hyperlink>
          </w:p>
        </w:tc>
      </w:tr>
    </w:tbl>
    <w:p w:rsidR="00CE5579" w:rsidRPr="00926117" w:rsidRDefault="00CE5579" w:rsidP="00CE557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  <w:sectPr w:rsidR="00CE5579" w:rsidRPr="00926117" w:rsidSect="005378A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8B616B" w:rsidRDefault="008B616B"/>
    <w:sectPr w:rsidR="008B616B" w:rsidSect="00CE5579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/>
  <w:defaultTabStop w:val="708"/>
  <w:hyphenationZone w:val="425"/>
  <w:drawingGridHorizontalSpacing w:val="110"/>
  <w:displayHorizontalDrawingGridEvery w:val="2"/>
  <w:characterSpacingControl w:val="doNotCompress"/>
  <w:compat/>
  <w:rsids>
    <w:rsidRoot w:val="00CE5579"/>
    <w:rsid w:val="000001BD"/>
    <w:rsid w:val="00000364"/>
    <w:rsid w:val="000005FF"/>
    <w:rsid w:val="0000070B"/>
    <w:rsid w:val="000007CF"/>
    <w:rsid w:val="000009A0"/>
    <w:rsid w:val="00000ACF"/>
    <w:rsid w:val="0000106F"/>
    <w:rsid w:val="000011F6"/>
    <w:rsid w:val="00001492"/>
    <w:rsid w:val="00001692"/>
    <w:rsid w:val="000018F7"/>
    <w:rsid w:val="00002A12"/>
    <w:rsid w:val="00002D39"/>
    <w:rsid w:val="00003103"/>
    <w:rsid w:val="00003924"/>
    <w:rsid w:val="00003950"/>
    <w:rsid w:val="00003AC7"/>
    <w:rsid w:val="00003E22"/>
    <w:rsid w:val="00004206"/>
    <w:rsid w:val="00004659"/>
    <w:rsid w:val="0000469F"/>
    <w:rsid w:val="0000485E"/>
    <w:rsid w:val="000048F9"/>
    <w:rsid w:val="00004FC5"/>
    <w:rsid w:val="0000550A"/>
    <w:rsid w:val="00006594"/>
    <w:rsid w:val="00006B7C"/>
    <w:rsid w:val="00006D41"/>
    <w:rsid w:val="0000724B"/>
    <w:rsid w:val="00007362"/>
    <w:rsid w:val="000075EE"/>
    <w:rsid w:val="00007B14"/>
    <w:rsid w:val="00007D08"/>
    <w:rsid w:val="00010476"/>
    <w:rsid w:val="00010DF3"/>
    <w:rsid w:val="00010FBF"/>
    <w:rsid w:val="00011390"/>
    <w:rsid w:val="00011673"/>
    <w:rsid w:val="000116D6"/>
    <w:rsid w:val="000117F7"/>
    <w:rsid w:val="00011A6A"/>
    <w:rsid w:val="00011B42"/>
    <w:rsid w:val="0001209A"/>
    <w:rsid w:val="00012306"/>
    <w:rsid w:val="00012732"/>
    <w:rsid w:val="00012956"/>
    <w:rsid w:val="00012AC7"/>
    <w:rsid w:val="00012C0C"/>
    <w:rsid w:val="00012DB9"/>
    <w:rsid w:val="00012EEC"/>
    <w:rsid w:val="0001350F"/>
    <w:rsid w:val="0001377B"/>
    <w:rsid w:val="00013CAE"/>
    <w:rsid w:val="000146FF"/>
    <w:rsid w:val="000150DB"/>
    <w:rsid w:val="000155EC"/>
    <w:rsid w:val="0001563D"/>
    <w:rsid w:val="000157CE"/>
    <w:rsid w:val="000158A2"/>
    <w:rsid w:val="00015F7B"/>
    <w:rsid w:val="000160A8"/>
    <w:rsid w:val="00016101"/>
    <w:rsid w:val="000163BF"/>
    <w:rsid w:val="00016402"/>
    <w:rsid w:val="000165AD"/>
    <w:rsid w:val="00016691"/>
    <w:rsid w:val="00016BB9"/>
    <w:rsid w:val="00016C87"/>
    <w:rsid w:val="0001764E"/>
    <w:rsid w:val="00020064"/>
    <w:rsid w:val="000201F8"/>
    <w:rsid w:val="0002119F"/>
    <w:rsid w:val="000211C0"/>
    <w:rsid w:val="00021212"/>
    <w:rsid w:val="0002174B"/>
    <w:rsid w:val="00021FFD"/>
    <w:rsid w:val="000226C9"/>
    <w:rsid w:val="000228C7"/>
    <w:rsid w:val="00022D47"/>
    <w:rsid w:val="00022E89"/>
    <w:rsid w:val="00023AA1"/>
    <w:rsid w:val="00023B01"/>
    <w:rsid w:val="0002428A"/>
    <w:rsid w:val="0002447F"/>
    <w:rsid w:val="000246AF"/>
    <w:rsid w:val="000247C2"/>
    <w:rsid w:val="0002494E"/>
    <w:rsid w:val="00024BB3"/>
    <w:rsid w:val="000252CB"/>
    <w:rsid w:val="0002533C"/>
    <w:rsid w:val="0002585B"/>
    <w:rsid w:val="00025890"/>
    <w:rsid w:val="00025A3B"/>
    <w:rsid w:val="00026170"/>
    <w:rsid w:val="0002655A"/>
    <w:rsid w:val="00026A94"/>
    <w:rsid w:val="00026C20"/>
    <w:rsid w:val="0002707E"/>
    <w:rsid w:val="0002716F"/>
    <w:rsid w:val="000277EB"/>
    <w:rsid w:val="00027D81"/>
    <w:rsid w:val="00027F7A"/>
    <w:rsid w:val="0003034E"/>
    <w:rsid w:val="000303EB"/>
    <w:rsid w:val="00030703"/>
    <w:rsid w:val="00030933"/>
    <w:rsid w:val="00030C32"/>
    <w:rsid w:val="00031665"/>
    <w:rsid w:val="000316EC"/>
    <w:rsid w:val="000317D3"/>
    <w:rsid w:val="00031B14"/>
    <w:rsid w:val="00031B32"/>
    <w:rsid w:val="00031D0A"/>
    <w:rsid w:val="00031D7A"/>
    <w:rsid w:val="00031E7A"/>
    <w:rsid w:val="00032B67"/>
    <w:rsid w:val="00032BD3"/>
    <w:rsid w:val="00033115"/>
    <w:rsid w:val="00033A2D"/>
    <w:rsid w:val="00033F65"/>
    <w:rsid w:val="000340B6"/>
    <w:rsid w:val="000340D5"/>
    <w:rsid w:val="000341B0"/>
    <w:rsid w:val="00034262"/>
    <w:rsid w:val="000342C1"/>
    <w:rsid w:val="000346AF"/>
    <w:rsid w:val="00034827"/>
    <w:rsid w:val="00034A60"/>
    <w:rsid w:val="00034C85"/>
    <w:rsid w:val="0003500C"/>
    <w:rsid w:val="00036043"/>
    <w:rsid w:val="00036A84"/>
    <w:rsid w:val="00036C65"/>
    <w:rsid w:val="0003709E"/>
    <w:rsid w:val="00037369"/>
    <w:rsid w:val="000373C2"/>
    <w:rsid w:val="00037455"/>
    <w:rsid w:val="0003750F"/>
    <w:rsid w:val="000377BA"/>
    <w:rsid w:val="00037C9D"/>
    <w:rsid w:val="000402C1"/>
    <w:rsid w:val="000402FA"/>
    <w:rsid w:val="0004044B"/>
    <w:rsid w:val="000405BB"/>
    <w:rsid w:val="00040D20"/>
    <w:rsid w:val="00040FEB"/>
    <w:rsid w:val="00041264"/>
    <w:rsid w:val="00041DAC"/>
    <w:rsid w:val="00042335"/>
    <w:rsid w:val="00042376"/>
    <w:rsid w:val="00042454"/>
    <w:rsid w:val="000429B1"/>
    <w:rsid w:val="00042DAB"/>
    <w:rsid w:val="0004330A"/>
    <w:rsid w:val="000434D6"/>
    <w:rsid w:val="00043647"/>
    <w:rsid w:val="000438CF"/>
    <w:rsid w:val="00043B96"/>
    <w:rsid w:val="00043F48"/>
    <w:rsid w:val="00044767"/>
    <w:rsid w:val="00044B1A"/>
    <w:rsid w:val="00044CBB"/>
    <w:rsid w:val="00045459"/>
    <w:rsid w:val="00045F84"/>
    <w:rsid w:val="00046FBE"/>
    <w:rsid w:val="00047E97"/>
    <w:rsid w:val="0005001E"/>
    <w:rsid w:val="00050151"/>
    <w:rsid w:val="000502DA"/>
    <w:rsid w:val="0005069C"/>
    <w:rsid w:val="00050ADA"/>
    <w:rsid w:val="00050FC6"/>
    <w:rsid w:val="000521E6"/>
    <w:rsid w:val="000523E5"/>
    <w:rsid w:val="000525EC"/>
    <w:rsid w:val="000526A2"/>
    <w:rsid w:val="00052D94"/>
    <w:rsid w:val="00052D99"/>
    <w:rsid w:val="000535C3"/>
    <w:rsid w:val="0005486A"/>
    <w:rsid w:val="00054B5F"/>
    <w:rsid w:val="000556F4"/>
    <w:rsid w:val="00055E19"/>
    <w:rsid w:val="00056158"/>
    <w:rsid w:val="00056B37"/>
    <w:rsid w:val="00057BF9"/>
    <w:rsid w:val="00057D16"/>
    <w:rsid w:val="0006051F"/>
    <w:rsid w:val="00060DB2"/>
    <w:rsid w:val="00060DF9"/>
    <w:rsid w:val="000611C3"/>
    <w:rsid w:val="000615D9"/>
    <w:rsid w:val="00062BBD"/>
    <w:rsid w:val="00062E0D"/>
    <w:rsid w:val="00062E33"/>
    <w:rsid w:val="000631D2"/>
    <w:rsid w:val="000632BE"/>
    <w:rsid w:val="00063532"/>
    <w:rsid w:val="00063791"/>
    <w:rsid w:val="00063806"/>
    <w:rsid w:val="0006398F"/>
    <w:rsid w:val="00063F4A"/>
    <w:rsid w:val="00063F5C"/>
    <w:rsid w:val="00063FAD"/>
    <w:rsid w:val="000646CA"/>
    <w:rsid w:val="000653BC"/>
    <w:rsid w:val="000653C4"/>
    <w:rsid w:val="00065559"/>
    <w:rsid w:val="000658D3"/>
    <w:rsid w:val="00065961"/>
    <w:rsid w:val="00065DC6"/>
    <w:rsid w:val="0006623E"/>
    <w:rsid w:val="00066BBB"/>
    <w:rsid w:val="00066F52"/>
    <w:rsid w:val="000673CE"/>
    <w:rsid w:val="0006748A"/>
    <w:rsid w:val="000675A1"/>
    <w:rsid w:val="00067732"/>
    <w:rsid w:val="00067983"/>
    <w:rsid w:val="00070179"/>
    <w:rsid w:val="00070B84"/>
    <w:rsid w:val="00070C51"/>
    <w:rsid w:val="00070E7F"/>
    <w:rsid w:val="00070FF1"/>
    <w:rsid w:val="00071031"/>
    <w:rsid w:val="0007132B"/>
    <w:rsid w:val="00071A36"/>
    <w:rsid w:val="0007210F"/>
    <w:rsid w:val="00072273"/>
    <w:rsid w:val="0007257D"/>
    <w:rsid w:val="000728A2"/>
    <w:rsid w:val="00072900"/>
    <w:rsid w:val="00072C8D"/>
    <w:rsid w:val="00073078"/>
    <w:rsid w:val="00073392"/>
    <w:rsid w:val="0007394B"/>
    <w:rsid w:val="00074F66"/>
    <w:rsid w:val="00075037"/>
    <w:rsid w:val="00075549"/>
    <w:rsid w:val="00075599"/>
    <w:rsid w:val="00076453"/>
    <w:rsid w:val="00076960"/>
    <w:rsid w:val="0007697E"/>
    <w:rsid w:val="00076B19"/>
    <w:rsid w:val="00076FEF"/>
    <w:rsid w:val="000772A1"/>
    <w:rsid w:val="00077D67"/>
    <w:rsid w:val="000802BD"/>
    <w:rsid w:val="000806DA"/>
    <w:rsid w:val="00080AEB"/>
    <w:rsid w:val="00080B78"/>
    <w:rsid w:val="00081873"/>
    <w:rsid w:val="000819F6"/>
    <w:rsid w:val="00081BAF"/>
    <w:rsid w:val="00081C2B"/>
    <w:rsid w:val="00081D1B"/>
    <w:rsid w:val="00081D21"/>
    <w:rsid w:val="0008244D"/>
    <w:rsid w:val="00082755"/>
    <w:rsid w:val="00082890"/>
    <w:rsid w:val="00082A0B"/>
    <w:rsid w:val="00082D3C"/>
    <w:rsid w:val="00082F68"/>
    <w:rsid w:val="00083119"/>
    <w:rsid w:val="00083284"/>
    <w:rsid w:val="0008367D"/>
    <w:rsid w:val="00083851"/>
    <w:rsid w:val="0008393F"/>
    <w:rsid w:val="00083B7E"/>
    <w:rsid w:val="00084946"/>
    <w:rsid w:val="00085143"/>
    <w:rsid w:val="00085405"/>
    <w:rsid w:val="00085632"/>
    <w:rsid w:val="000858FD"/>
    <w:rsid w:val="000859AF"/>
    <w:rsid w:val="00085B32"/>
    <w:rsid w:val="00085BEA"/>
    <w:rsid w:val="0008693A"/>
    <w:rsid w:val="000869C8"/>
    <w:rsid w:val="00086DD1"/>
    <w:rsid w:val="00087977"/>
    <w:rsid w:val="00087E33"/>
    <w:rsid w:val="00087F12"/>
    <w:rsid w:val="0009013F"/>
    <w:rsid w:val="0009035F"/>
    <w:rsid w:val="00090398"/>
    <w:rsid w:val="00090919"/>
    <w:rsid w:val="00090BFE"/>
    <w:rsid w:val="00090F0B"/>
    <w:rsid w:val="000914D7"/>
    <w:rsid w:val="0009183B"/>
    <w:rsid w:val="00091AF1"/>
    <w:rsid w:val="00091ECD"/>
    <w:rsid w:val="00091FE8"/>
    <w:rsid w:val="00092539"/>
    <w:rsid w:val="000926DC"/>
    <w:rsid w:val="00092E35"/>
    <w:rsid w:val="00093316"/>
    <w:rsid w:val="000934D8"/>
    <w:rsid w:val="00093768"/>
    <w:rsid w:val="00094311"/>
    <w:rsid w:val="0009494C"/>
    <w:rsid w:val="00094AA4"/>
    <w:rsid w:val="00094F83"/>
    <w:rsid w:val="000952DC"/>
    <w:rsid w:val="00095324"/>
    <w:rsid w:val="000957D7"/>
    <w:rsid w:val="00095943"/>
    <w:rsid w:val="00095CA7"/>
    <w:rsid w:val="00095EA2"/>
    <w:rsid w:val="00095EAF"/>
    <w:rsid w:val="000961D7"/>
    <w:rsid w:val="00096246"/>
    <w:rsid w:val="000964F5"/>
    <w:rsid w:val="00096BAC"/>
    <w:rsid w:val="00096E50"/>
    <w:rsid w:val="00097668"/>
    <w:rsid w:val="000979E8"/>
    <w:rsid w:val="00097EE4"/>
    <w:rsid w:val="000A052D"/>
    <w:rsid w:val="000A0DFB"/>
    <w:rsid w:val="000A0E1C"/>
    <w:rsid w:val="000A0F20"/>
    <w:rsid w:val="000A160A"/>
    <w:rsid w:val="000A170D"/>
    <w:rsid w:val="000A17E6"/>
    <w:rsid w:val="000A18CE"/>
    <w:rsid w:val="000A19D8"/>
    <w:rsid w:val="000A1EF1"/>
    <w:rsid w:val="000A2155"/>
    <w:rsid w:val="000A293E"/>
    <w:rsid w:val="000A2F80"/>
    <w:rsid w:val="000A2FC4"/>
    <w:rsid w:val="000A33D1"/>
    <w:rsid w:val="000A400E"/>
    <w:rsid w:val="000A42FF"/>
    <w:rsid w:val="000A434F"/>
    <w:rsid w:val="000A4A72"/>
    <w:rsid w:val="000A4C3E"/>
    <w:rsid w:val="000A5320"/>
    <w:rsid w:val="000A650C"/>
    <w:rsid w:val="000A6BCF"/>
    <w:rsid w:val="000A744C"/>
    <w:rsid w:val="000A77A7"/>
    <w:rsid w:val="000B0040"/>
    <w:rsid w:val="000B0E74"/>
    <w:rsid w:val="000B12AB"/>
    <w:rsid w:val="000B1379"/>
    <w:rsid w:val="000B1E24"/>
    <w:rsid w:val="000B232D"/>
    <w:rsid w:val="000B25ED"/>
    <w:rsid w:val="000B2B61"/>
    <w:rsid w:val="000B2D29"/>
    <w:rsid w:val="000B2F50"/>
    <w:rsid w:val="000B3089"/>
    <w:rsid w:val="000B312B"/>
    <w:rsid w:val="000B343E"/>
    <w:rsid w:val="000B37FA"/>
    <w:rsid w:val="000B38F7"/>
    <w:rsid w:val="000B3EFB"/>
    <w:rsid w:val="000B3F71"/>
    <w:rsid w:val="000B4619"/>
    <w:rsid w:val="000B478A"/>
    <w:rsid w:val="000B487E"/>
    <w:rsid w:val="000B50D9"/>
    <w:rsid w:val="000B50DC"/>
    <w:rsid w:val="000B521F"/>
    <w:rsid w:val="000B548F"/>
    <w:rsid w:val="000B54F5"/>
    <w:rsid w:val="000B568E"/>
    <w:rsid w:val="000B5D0A"/>
    <w:rsid w:val="000B5E9A"/>
    <w:rsid w:val="000B60A6"/>
    <w:rsid w:val="000B685E"/>
    <w:rsid w:val="000B6CE7"/>
    <w:rsid w:val="000B75A2"/>
    <w:rsid w:val="000B769C"/>
    <w:rsid w:val="000B7FE0"/>
    <w:rsid w:val="000C0477"/>
    <w:rsid w:val="000C0544"/>
    <w:rsid w:val="000C080D"/>
    <w:rsid w:val="000C0846"/>
    <w:rsid w:val="000C089E"/>
    <w:rsid w:val="000C08EB"/>
    <w:rsid w:val="000C0CBC"/>
    <w:rsid w:val="000C170D"/>
    <w:rsid w:val="000C189E"/>
    <w:rsid w:val="000C24EE"/>
    <w:rsid w:val="000C2503"/>
    <w:rsid w:val="000C2E3D"/>
    <w:rsid w:val="000C2E74"/>
    <w:rsid w:val="000C3342"/>
    <w:rsid w:val="000C3782"/>
    <w:rsid w:val="000C3F46"/>
    <w:rsid w:val="000C4648"/>
    <w:rsid w:val="000C4AFA"/>
    <w:rsid w:val="000C4C78"/>
    <w:rsid w:val="000C4FBB"/>
    <w:rsid w:val="000C52B6"/>
    <w:rsid w:val="000C52F1"/>
    <w:rsid w:val="000C5B2F"/>
    <w:rsid w:val="000C5C69"/>
    <w:rsid w:val="000C6025"/>
    <w:rsid w:val="000C604C"/>
    <w:rsid w:val="000C617D"/>
    <w:rsid w:val="000C620B"/>
    <w:rsid w:val="000C6315"/>
    <w:rsid w:val="000C6654"/>
    <w:rsid w:val="000C6AF4"/>
    <w:rsid w:val="000C6CE5"/>
    <w:rsid w:val="000C70EA"/>
    <w:rsid w:val="000C7619"/>
    <w:rsid w:val="000C7F83"/>
    <w:rsid w:val="000D08E1"/>
    <w:rsid w:val="000D0BBC"/>
    <w:rsid w:val="000D101B"/>
    <w:rsid w:val="000D15A1"/>
    <w:rsid w:val="000D160B"/>
    <w:rsid w:val="000D161B"/>
    <w:rsid w:val="000D1BC6"/>
    <w:rsid w:val="000D1CD1"/>
    <w:rsid w:val="000D2534"/>
    <w:rsid w:val="000D270E"/>
    <w:rsid w:val="000D281D"/>
    <w:rsid w:val="000D300B"/>
    <w:rsid w:val="000D31B3"/>
    <w:rsid w:val="000D3252"/>
    <w:rsid w:val="000D34FC"/>
    <w:rsid w:val="000D366B"/>
    <w:rsid w:val="000D40B9"/>
    <w:rsid w:val="000D40C5"/>
    <w:rsid w:val="000D4646"/>
    <w:rsid w:val="000D4757"/>
    <w:rsid w:val="000D4F72"/>
    <w:rsid w:val="000D54CF"/>
    <w:rsid w:val="000D59D2"/>
    <w:rsid w:val="000D5B7F"/>
    <w:rsid w:val="000D5DBE"/>
    <w:rsid w:val="000D61C3"/>
    <w:rsid w:val="000D6369"/>
    <w:rsid w:val="000D641E"/>
    <w:rsid w:val="000D6639"/>
    <w:rsid w:val="000D7219"/>
    <w:rsid w:val="000D73DC"/>
    <w:rsid w:val="000D76CC"/>
    <w:rsid w:val="000D7AC8"/>
    <w:rsid w:val="000D7E0F"/>
    <w:rsid w:val="000D7EF3"/>
    <w:rsid w:val="000E00C1"/>
    <w:rsid w:val="000E00D7"/>
    <w:rsid w:val="000E09F7"/>
    <w:rsid w:val="000E0D33"/>
    <w:rsid w:val="000E1228"/>
    <w:rsid w:val="000E131F"/>
    <w:rsid w:val="000E1A78"/>
    <w:rsid w:val="000E1DE0"/>
    <w:rsid w:val="000E22D1"/>
    <w:rsid w:val="000E246E"/>
    <w:rsid w:val="000E24AE"/>
    <w:rsid w:val="000E24F0"/>
    <w:rsid w:val="000E24F2"/>
    <w:rsid w:val="000E2926"/>
    <w:rsid w:val="000E3407"/>
    <w:rsid w:val="000E37EE"/>
    <w:rsid w:val="000E3F33"/>
    <w:rsid w:val="000E41EA"/>
    <w:rsid w:val="000E41ED"/>
    <w:rsid w:val="000E4604"/>
    <w:rsid w:val="000E46B4"/>
    <w:rsid w:val="000E4A7C"/>
    <w:rsid w:val="000E4BCE"/>
    <w:rsid w:val="000E4D04"/>
    <w:rsid w:val="000E4E56"/>
    <w:rsid w:val="000E5143"/>
    <w:rsid w:val="000E5387"/>
    <w:rsid w:val="000E5440"/>
    <w:rsid w:val="000E58F7"/>
    <w:rsid w:val="000E614B"/>
    <w:rsid w:val="000E63AE"/>
    <w:rsid w:val="000E73A0"/>
    <w:rsid w:val="000E755B"/>
    <w:rsid w:val="000E78FE"/>
    <w:rsid w:val="000E7B11"/>
    <w:rsid w:val="000E7DC4"/>
    <w:rsid w:val="000F0873"/>
    <w:rsid w:val="000F08AB"/>
    <w:rsid w:val="000F0A6C"/>
    <w:rsid w:val="000F0C06"/>
    <w:rsid w:val="000F0CDD"/>
    <w:rsid w:val="000F1281"/>
    <w:rsid w:val="000F1D25"/>
    <w:rsid w:val="000F1DEA"/>
    <w:rsid w:val="000F1EF3"/>
    <w:rsid w:val="000F3743"/>
    <w:rsid w:val="000F3CEB"/>
    <w:rsid w:val="000F486E"/>
    <w:rsid w:val="000F4B1B"/>
    <w:rsid w:val="000F4F6B"/>
    <w:rsid w:val="000F51C9"/>
    <w:rsid w:val="000F5E13"/>
    <w:rsid w:val="000F65EE"/>
    <w:rsid w:val="000F6678"/>
    <w:rsid w:val="000F69B6"/>
    <w:rsid w:val="000F6ED2"/>
    <w:rsid w:val="000F721E"/>
    <w:rsid w:val="000F7359"/>
    <w:rsid w:val="000F73F7"/>
    <w:rsid w:val="000F7C2D"/>
    <w:rsid w:val="000F7C68"/>
    <w:rsid w:val="000F7C9B"/>
    <w:rsid w:val="00100638"/>
    <w:rsid w:val="00100F16"/>
    <w:rsid w:val="001014CE"/>
    <w:rsid w:val="001019FE"/>
    <w:rsid w:val="00101DBF"/>
    <w:rsid w:val="00102779"/>
    <w:rsid w:val="001028E7"/>
    <w:rsid w:val="00102915"/>
    <w:rsid w:val="0010296A"/>
    <w:rsid w:val="001030F4"/>
    <w:rsid w:val="001038CE"/>
    <w:rsid w:val="00103C3A"/>
    <w:rsid w:val="00103CE6"/>
    <w:rsid w:val="001049A7"/>
    <w:rsid w:val="001050A6"/>
    <w:rsid w:val="001059C2"/>
    <w:rsid w:val="00105B77"/>
    <w:rsid w:val="00105DF1"/>
    <w:rsid w:val="0010688B"/>
    <w:rsid w:val="00106B1F"/>
    <w:rsid w:val="0010721C"/>
    <w:rsid w:val="00107385"/>
    <w:rsid w:val="00107875"/>
    <w:rsid w:val="001078CF"/>
    <w:rsid w:val="00107F27"/>
    <w:rsid w:val="00110276"/>
    <w:rsid w:val="00110501"/>
    <w:rsid w:val="00110706"/>
    <w:rsid w:val="00110A11"/>
    <w:rsid w:val="00110AA6"/>
    <w:rsid w:val="00110D35"/>
    <w:rsid w:val="00110F9D"/>
    <w:rsid w:val="0011140F"/>
    <w:rsid w:val="00111773"/>
    <w:rsid w:val="00111F07"/>
    <w:rsid w:val="001122D6"/>
    <w:rsid w:val="001123E4"/>
    <w:rsid w:val="00112859"/>
    <w:rsid w:val="00112A47"/>
    <w:rsid w:val="00112EDF"/>
    <w:rsid w:val="00112FB9"/>
    <w:rsid w:val="00113711"/>
    <w:rsid w:val="001138B9"/>
    <w:rsid w:val="00113CEA"/>
    <w:rsid w:val="00113D33"/>
    <w:rsid w:val="00113E20"/>
    <w:rsid w:val="001143B2"/>
    <w:rsid w:val="001143C3"/>
    <w:rsid w:val="00114412"/>
    <w:rsid w:val="001144F2"/>
    <w:rsid w:val="0011499D"/>
    <w:rsid w:val="00115DF5"/>
    <w:rsid w:val="00116012"/>
    <w:rsid w:val="001161B5"/>
    <w:rsid w:val="00116552"/>
    <w:rsid w:val="001166C8"/>
    <w:rsid w:val="00116764"/>
    <w:rsid w:val="0011713E"/>
    <w:rsid w:val="001176BB"/>
    <w:rsid w:val="00117C3C"/>
    <w:rsid w:val="001207FE"/>
    <w:rsid w:val="00120AFC"/>
    <w:rsid w:val="00120BE8"/>
    <w:rsid w:val="0012166E"/>
    <w:rsid w:val="00121685"/>
    <w:rsid w:val="00121774"/>
    <w:rsid w:val="001219AF"/>
    <w:rsid w:val="00122614"/>
    <w:rsid w:val="00122665"/>
    <w:rsid w:val="001228B8"/>
    <w:rsid w:val="00122A99"/>
    <w:rsid w:val="001231B7"/>
    <w:rsid w:val="00123639"/>
    <w:rsid w:val="0012375F"/>
    <w:rsid w:val="001238CF"/>
    <w:rsid w:val="00123E07"/>
    <w:rsid w:val="00124014"/>
    <w:rsid w:val="001247A2"/>
    <w:rsid w:val="00124914"/>
    <w:rsid w:val="00124D18"/>
    <w:rsid w:val="001254DB"/>
    <w:rsid w:val="00125780"/>
    <w:rsid w:val="00125840"/>
    <w:rsid w:val="00125964"/>
    <w:rsid w:val="00125FFB"/>
    <w:rsid w:val="001269A4"/>
    <w:rsid w:val="00126CB3"/>
    <w:rsid w:val="00126FF2"/>
    <w:rsid w:val="00127079"/>
    <w:rsid w:val="00127546"/>
    <w:rsid w:val="001277AB"/>
    <w:rsid w:val="00127A97"/>
    <w:rsid w:val="0013012F"/>
    <w:rsid w:val="0013017A"/>
    <w:rsid w:val="0013026E"/>
    <w:rsid w:val="00130455"/>
    <w:rsid w:val="001306C5"/>
    <w:rsid w:val="00130835"/>
    <w:rsid w:val="00130C71"/>
    <w:rsid w:val="001314D9"/>
    <w:rsid w:val="0013167A"/>
    <w:rsid w:val="001318A9"/>
    <w:rsid w:val="001318E0"/>
    <w:rsid w:val="00131E90"/>
    <w:rsid w:val="001328DC"/>
    <w:rsid w:val="00132B70"/>
    <w:rsid w:val="001331FE"/>
    <w:rsid w:val="00133532"/>
    <w:rsid w:val="001340C2"/>
    <w:rsid w:val="0013443E"/>
    <w:rsid w:val="001345D3"/>
    <w:rsid w:val="00134C4D"/>
    <w:rsid w:val="00134CD4"/>
    <w:rsid w:val="0013506D"/>
    <w:rsid w:val="00135185"/>
    <w:rsid w:val="001351AF"/>
    <w:rsid w:val="0013542F"/>
    <w:rsid w:val="001354E1"/>
    <w:rsid w:val="0013572D"/>
    <w:rsid w:val="00135D48"/>
    <w:rsid w:val="0013639A"/>
    <w:rsid w:val="001364BE"/>
    <w:rsid w:val="001365F0"/>
    <w:rsid w:val="00136B7C"/>
    <w:rsid w:val="00136BA0"/>
    <w:rsid w:val="00136C29"/>
    <w:rsid w:val="00136C55"/>
    <w:rsid w:val="001375C3"/>
    <w:rsid w:val="0013779D"/>
    <w:rsid w:val="00137A1F"/>
    <w:rsid w:val="00137E11"/>
    <w:rsid w:val="00137F6A"/>
    <w:rsid w:val="001403D2"/>
    <w:rsid w:val="0014064E"/>
    <w:rsid w:val="001406EA"/>
    <w:rsid w:val="001408DE"/>
    <w:rsid w:val="00140C0F"/>
    <w:rsid w:val="00140D5F"/>
    <w:rsid w:val="00140E60"/>
    <w:rsid w:val="00141152"/>
    <w:rsid w:val="00141BD0"/>
    <w:rsid w:val="00141C7E"/>
    <w:rsid w:val="00141DE7"/>
    <w:rsid w:val="00141FB0"/>
    <w:rsid w:val="001422FD"/>
    <w:rsid w:val="00142318"/>
    <w:rsid w:val="001425F7"/>
    <w:rsid w:val="001428E2"/>
    <w:rsid w:val="001429BB"/>
    <w:rsid w:val="0014350B"/>
    <w:rsid w:val="00143970"/>
    <w:rsid w:val="00143AA2"/>
    <w:rsid w:val="00143EA4"/>
    <w:rsid w:val="00143F73"/>
    <w:rsid w:val="001449BD"/>
    <w:rsid w:val="00144B8A"/>
    <w:rsid w:val="001450E8"/>
    <w:rsid w:val="00145217"/>
    <w:rsid w:val="0014543D"/>
    <w:rsid w:val="00145603"/>
    <w:rsid w:val="0014562D"/>
    <w:rsid w:val="001457FE"/>
    <w:rsid w:val="00145A9B"/>
    <w:rsid w:val="00145B52"/>
    <w:rsid w:val="00145C3C"/>
    <w:rsid w:val="00145E6F"/>
    <w:rsid w:val="0014605E"/>
    <w:rsid w:val="00146448"/>
    <w:rsid w:val="00146846"/>
    <w:rsid w:val="00146F88"/>
    <w:rsid w:val="00146F93"/>
    <w:rsid w:val="00147C24"/>
    <w:rsid w:val="00147C33"/>
    <w:rsid w:val="00147F10"/>
    <w:rsid w:val="00150152"/>
    <w:rsid w:val="001502F8"/>
    <w:rsid w:val="0015038C"/>
    <w:rsid w:val="00150635"/>
    <w:rsid w:val="00150975"/>
    <w:rsid w:val="00150A03"/>
    <w:rsid w:val="00151748"/>
    <w:rsid w:val="00151984"/>
    <w:rsid w:val="001519AB"/>
    <w:rsid w:val="00152584"/>
    <w:rsid w:val="00152591"/>
    <w:rsid w:val="00152AE3"/>
    <w:rsid w:val="00152EF5"/>
    <w:rsid w:val="00152F33"/>
    <w:rsid w:val="00153166"/>
    <w:rsid w:val="00153317"/>
    <w:rsid w:val="001537E6"/>
    <w:rsid w:val="00153B74"/>
    <w:rsid w:val="00153BC7"/>
    <w:rsid w:val="0015417D"/>
    <w:rsid w:val="001541EB"/>
    <w:rsid w:val="001545A8"/>
    <w:rsid w:val="0015470A"/>
    <w:rsid w:val="001548CC"/>
    <w:rsid w:val="00154AC3"/>
    <w:rsid w:val="00155422"/>
    <w:rsid w:val="00155C1C"/>
    <w:rsid w:val="00155C8E"/>
    <w:rsid w:val="00155F0D"/>
    <w:rsid w:val="00155F53"/>
    <w:rsid w:val="001564B0"/>
    <w:rsid w:val="0015685A"/>
    <w:rsid w:val="00156D64"/>
    <w:rsid w:val="0015727F"/>
    <w:rsid w:val="0015732A"/>
    <w:rsid w:val="00160928"/>
    <w:rsid w:val="00160C93"/>
    <w:rsid w:val="00160ED8"/>
    <w:rsid w:val="00160F9E"/>
    <w:rsid w:val="00161707"/>
    <w:rsid w:val="0016175E"/>
    <w:rsid w:val="00161C39"/>
    <w:rsid w:val="00161CD3"/>
    <w:rsid w:val="00162299"/>
    <w:rsid w:val="001622BB"/>
    <w:rsid w:val="001625A2"/>
    <w:rsid w:val="0016272A"/>
    <w:rsid w:val="00162861"/>
    <w:rsid w:val="00162D9E"/>
    <w:rsid w:val="00162EA2"/>
    <w:rsid w:val="0016376B"/>
    <w:rsid w:val="00163D0B"/>
    <w:rsid w:val="001640B4"/>
    <w:rsid w:val="00164308"/>
    <w:rsid w:val="0016457A"/>
    <w:rsid w:val="0016485A"/>
    <w:rsid w:val="0016490D"/>
    <w:rsid w:val="00164B2E"/>
    <w:rsid w:val="0016512A"/>
    <w:rsid w:val="0016594E"/>
    <w:rsid w:val="00165CD0"/>
    <w:rsid w:val="0016696A"/>
    <w:rsid w:val="00166E36"/>
    <w:rsid w:val="00166E45"/>
    <w:rsid w:val="00167C61"/>
    <w:rsid w:val="00167E1B"/>
    <w:rsid w:val="00170217"/>
    <w:rsid w:val="0017028E"/>
    <w:rsid w:val="0017030D"/>
    <w:rsid w:val="00170D31"/>
    <w:rsid w:val="00170E36"/>
    <w:rsid w:val="00171192"/>
    <w:rsid w:val="001713F3"/>
    <w:rsid w:val="001714F6"/>
    <w:rsid w:val="001715C6"/>
    <w:rsid w:val="0017186E"/>
    <w:rsid w:val="00171BD6"/>
    <w:rsid w:val="00171EF2"/>
    <w:rsid w:val="00171FDC"/>
    <w:rsid w:val="00172305"/>
    <w:rsid w:val="0017273C"/>
    <w:rsid w:val="0017330A"/>
    <w:rsid w:val="001733EA"/>
    <w:rsid w:val="00173609"/>
    <w:rsid w:val="00173B41"/>
    <w:rsid w:val="0017497B"/>
    <w:rsid w:val="00174BE8"/>
    <w:rsid w:val="00174EF8"/>
    <w:rsid w:val="0017587D"/>
    <w:rsid w:val="00175A48"/>
    <w:rsid w:val="00175D05"/>
    <w:rsid w:val="0017619E"/>
    <w:rsid w:val="00176672"/>
    <w:rsid w:val="0017692F"/>
    <w:rsid w:val="00176C82"/>
    <w:rsid w:val="0017745E"/>
    <w:rsid w:val="00177ABF"/>
    <w:rsid w:val="0018001B"/>
    <w:rsid w:val="00180292"/>
    <w:rsid w:val="001802D5"/>
    <w:rsid w:val="00180635"/>
    <w:rsid w:val="00180A32"/>
    <w:rsid w:val="00180B7E"/>
    <w:rsid w:val="00181103"/>
    <w:rsid w:val="001811A9"/>
    <w:rsid w:val="001813D2"/>
    <w:rsid w:val="001815F0"/>
    <w:rsid w:val="00181CE7"/>
    <w:rsid w:val="00181F80"/>
    <w:rsid w:val="001825C5"/>
    <w:rsid w:val="0018290F"/>
    <w:rsid w:val="00182C53"/>
    <w:rsid w:val="00183050"/>
    <w:rsid w:val="00183063"/>
    <w:rsid w:val="001831C9"/>
    <w:rsid w:val="001833EA"/>
    <w:rsid w:val="00183B83"/>
    <w:rsid w:val="00183F97"/>
    <w:rsid w:val="00184729"/>
    <w:rsid w:val="00184A88"/>
    <w:rsid w:val="00184C9B"/>
    <w:rsid w:val="00184D0B"/>
    <w:rsid w:val="00184D61"/>
    <w:rsid w:val="00184DAA"/>
    <w:rsid w:val="001850D8"/>
    <w:rsid w:val="00185726"/>
    <w:rsid w:val="00185782"/>
    <w:rsid w:val="00185902"/>
    <w:rsid w:val="00185E54"/>
    <w:rsid w:val="00185EED"/>
    <w:rsid w:val="0018618F"/>
    <w:rsid w:val="001867AB"/>
    <w:rsid w:val="0018724A"/>
    <w:rsid w:val="00187560"/>
    <w:rsid w:val="00187A1C"/>
    <w:rsid w:val="00187D5F"/>
    <w:rsid w:val="001900ED"/>
    <w:rsid w:val="00190F43"/>
    <w:rsid w:val="00190FC6"/>
    <w:rsid w:val="00191194"/>
    <w:rsid w:val="001911E6"/>
    <w:rsid w:val="00191E48"/>
    <w:rsid w:val="00192487"/>
    <w:rsid w:val="0019319F"/>
    <w:rsid w:val="001931A2"/>
    <w:rsid w:val="00193295"/>
    <w:rsid w:val="0019350F"/>
    <w:rsid w:val="0019377B"/>
    <w:rsid w:val="0019392C"/>
    <w:rsid w:val="00193ADD"/>
    <w:rsid w:val="00193B16"/>
    <w:rsid w:val="00193C83"/>
    <w:rsid w:val="00194177"/>
    <w:rsid w:val="0019419C"/>
    <w:rsid w:val="0019425D"/>
    <w:rsid w:val="0019486F"/>
    <w:rsid w:val="00194F22"/>
    <w:rsid w:val="001953FB"/>
    <w:rsid w:val="001958DE"/>
    <w:rsid w:val="00195CBB"/>
    <w:rsid w:val="001961B2"/>
    <w:rsid w:val="00196204"/>
    <w:rsid w:val="001964B8"/>
    <w:rsid w:val="001965CB"/>
    <w:rsid w:val="001972C9"/>
    <w:rsid w:val="00197491"/>
    <w:rsid w:val="00197610"/>
    <w:rsid w:val="001A0031"/>
    <w:rsid w:val="001A0055"/>
    <w:rsid w:val="001A0264"/>
    <w:rsid w:val="001A038B"/>
    <w:rsid w:val="001A03CF"/>
    <w:rsid w:val="001A03DA"/>
    <w:rsid w:val="001A0570"/>
    <w:rsid w:val="001A0582"/>
    <w:rsid w:val="001A063C"/>
    <w:rsid w:val="001A069A"/>
    <w:rsid w:val="001A0A17"/>
    <w:rsid w:val="001A144C"/>
    <w:rsid w:val="001A14F2"/>
    <w:rsid w:val="001A1D16"/>
    <w:rsid w:val="001A1D6B"/>
    <w:rsid w:val="001A1FF7"/>
    <w:rsid w:val="001A2682"/>
    <w:rsid w:val="001A2FCF"/>
    <w:rsid w:val="001A3869"/>
    <w:rsid w:val="001A3DF5"/>
    <w:rsid w:val="001A3E42"/>
    <w:rsid w:val="001A4267"/>
    <w:rsid w:val="001A4490"/>
    <w:rsid w:val="001A4BD4"/>
    <w:rsid w:val="001A4DD6"/>
    <w:rsid w:val="001A5274"/>
    <w:rsid w:val="001A52DB"/>
    <w:rsid w:val="001A53CF"/>
    <w:rsid w:val="001A54F8"/>
    <w:rsid w:val="001A551A"/>
    <w:rsid w:val="001A5AE2"/>
    <w:rsid w:val="001A5B65"/>
    <w:rsid w:val="001A5B91"/>
    <w:rsid w:val="001A5F27"/>
    <w:rsid w:val="001A6441"/>
    <w:rsid w:val="001A65BA"/>
    <w:rsid w:val="001A65E3"/>
    <w:rsid w:val="001A6632"/>
    <w:rsid w:val="001A71AE"/>
    <w:rsid w:val="001A726C"/>
    <w:rsid w:val="001A731D"/>
    <w:rsid w:val="001A75B1"/>
    <w:rsid w:val="001A7A47"/>
    <w:rsid w:val="001A7A4C"/>
    <w:rsid w:val="001A7B20"/>
    <w:rsid w:val="001A7C15"/>
    <w:rsid w:val="001A7C83"/>
    <w:rsid w:val="001A7E32"/>
    <w:rsid w:val="001B0795"/>
    <w:rsid w:val="001B0C8F"/>
    <w:rsid w:val="001B1B66"/>
    <w:rsid w:val="001B1B9E"/>
    <w:rsid w:val="001B2D49"/>
    <w:rsid w:val="001B2FF7"/>
    <w:rsid w:val="001B31E6"/>
    <w:rsid w:val="001B3229"/>
    <w:rsid w:val="001B3BBA"/>
    <w:rsid w:val="001B3BE5"/>
    <w:rsid w:val="001B3C4F"/>
    <w:rsid w:val="001B3FB2"/>
    <w:rsid w:val="001B4008"/>
    <w:rsid w:val="001B4A1A"/>
    <w:rsid w:val="001B4FDD"/>
    <w:rsid w:val="001B5F5C"/>
    <w:rsid w:val="001B5F7C"/>
    <w:rsid w:val="001B60A0"/>
    <w:rsid w:val="001B60A8"/>
    <w:rsid w:val="001B6923"/>
    <w:rsid w:val="001B6CF9"/>
    <w:rsid w:val="001B787C"/>
    <w:rsid w:val="001B78BB"/>
    <w:rsid w:val="001B7C6B"/>
    <w:rsid w:val="001B7E11"/>
    <w:rsid w:val="001B7EDF"/>
    <w:rsid w:val="001B7F90"/>
    <w:rsid w:val="001C03E1"/>
    <w:rsid w:val="001C08AD"/>
    <w:rsid w:val="001C0A39"/>
    <w:rsid w:val="001C12DC"/>
    <w:rsid w:val="001C18B9"/>
    <w:rsid w:val="001C1C39"/>
    <w:rsid w:val="001C1D08"/>
    <w:rsid w:val="001C1F76"/>
    <w:rsid w:val="001C2339"/>
    <w:rsid w:val="001C239A"/>
    <w:rsid w:val="001C2525"/>
    <w:rsid w:val="001C252B"/>
    <w:rsid w:val="001C29E5"/>
    <w:rsid w:val="001C32D1"/>
    <w:rsid w:val="001C393B"/>
    <w:rsid w:val="001C3B89"/>
    <w:rsid w:val="001C3ECF"/>
    <w:rsid w:val="001C3F70"/>
    <w:rsid w:val="001C48AD"/>
    <w:rsid w:val="001C50D7"/>
    <w:rsid w:val="001C5926"/>
    <w:rsid w:val="001C5981"/>
    <w:rsid w:val="001C5EE6"/>
    <w:rsid w:val="001C65F8"/>
    <w:rsid w:val="001C6708"/>
    <w:rsid w:val="001C6839"/>
    <w:rsid w:val="001C68D4"/>
    <w:rsid w:val="001C6914"/>
    <w:rsid w:val="001C6AC5"/>
    <w:rsid w:val="001C6B52"/>
    <w:rsid w:val="001C720F"/>
    <w:rsid w:val="001C7345"/>
    <w:rsid w:val="001C73C4"/>
    <w:rsid w:val="001C749D"/>
    <w:rsid w:val="001C77A5"/>
    <w:rsid w:val="001C7929"/>
    <w:rsid w:val="001C798C"/>
    <w:rsid w:val="001C7DCB"/>
    <w:rsid w:val="001C7FE6"/>
    <w:rsid w:val="001D011D"/>
    <w:rsid w:val="001D0173"/>
    <w:rsid w:val="001D0199"/>
    <w:rsid w:val="001D0532"/>
    <w:rsid w:val="001D08C3"/>
    <w:rsid w:val="001D0949"/>
    <w:rsid w:val="001D12B8"/>
    <w:rsid w:val="001D1C5D"/>
    <w:rsid w:val="001D1C89"/>
    <w:rsid w:val="001D1F3D"/>
    <w:rsid w:val="001D1FB2"/>
    <w:rsid w:val="001D2059"/>
    <w:rsid w:val="001D24F2"/>
    <w:rsid w:val="001D2915"/>
    <w:rsid w:val="001D2C32"/>
    <w:rsid w:val="001D33F4"/>
    <w:rsid w:val="001D358C"/>
    <w:rsid w:val="001D384C"/>
    <w:rsid w:val="001D3B1E"/>
    <w:rsid w:val="001D3C7D"/>
    <w:rsid w:val="001D3F61"/>
    <w:rsid w:val="001D42E0"/>
    <w:rsid w:val="001D441A"/>
    <w:rsid w:val="001D4665"/>
    <w:rsid w:val="001D47B6"/>
    <w:rsid w:val="001D4E0B"/>
    <w:rsid w:val="001D5DDF"/>
    <w:rsid w:val="001D5FE1"/>
    <w:rsid w:val="001D62CF"/>
    <w:rsid w:val="001D66A8"/>
    <w:rsid w:val="001D683E"/>
    <w:rsid w:val="001D6F13"/>
    <w:rsid w:val="001D769E"/>
    <w:rsid w:val="001D7B7A"/>
    <w:rsid w:val="001E02E1"/>
    <w:rsid w:val="001E04FC"/>
    <w:rsid w:val="001E0A64"/>
    <w:rsid w:val="001E0ECF"/>
    <w:rsid w:val="001E1242"/>
    <w:rsid w:val="001E1585"/>
    <w:rsid w:val="001E17A2"/>
    <w:rsid w:val="001E2204"/>
    <w:rsid w:val="001E25D8"/>
    <w:rsid w:val="001E2EEC"/>
    <w:rsid w:val="001E3059"/>
    <w:rsid w:val="001E326A"/>
    <w:rsid w:val="001E3950"/>
    <w:rsid w:val="001E3BD3"/>
    <w:rsid w:val="001E3CD3"/>
    <w:rsid w:val="001E3CD7"/>
    <w:rsid w:val="001E3DD1"/>
    <w:rsid w:val="001E3E7E"/>
    <w:rsid w:val="001E4038"/>
    <w:rsid w:val="001E41FD"/>
    <w:rsid w:val="001E4373"/>
    <w:rsid w:val="001E43A5"/>
    <w:rsid w:val="001E4468"/>
    <w:rsid w:val="001E466D"/>
    <w:rsid w:val="001E4831"/>
    <w:rsid w:val="001E49C9"/>
    <w:rsid w:val="001E4D25"/>
    <w:rsid w:val="001E4F37"/>
    <w:rsid w:val="001E5542"/>
    <w:rsid w:val="001E55E7"/>
    <w:rsid w:val="001E5622"/>
    <w:rsid w:val="001E56FD"/>
    <w:rsid w:val="001E5971"/>
    <w:rsid w:val="001E5E47"/>
    <w:rsid w:val="001E62F4"/>
    <w:rsid w:val="001E679F"/>
    <w:rsid w:val="001E6C32"/>
    <w:rsid w:val="001E6F12"/>
    <w:rsid w:val="001E702A"/>
    <w:rsid w:val="001E7291"/>
    <w:rsid w:val="001E7309"/>
    <w:rsid w:val="001E737D"/>
    <w:rsid w:val="001F03E3"/>
    <w:rsid w:val="001F06F8"/>
    <w:rsid w:val="001F0D47"/>
    <w:rsid w:val="001F10F5"/>
    <w:rsid w:val="001F124C"/>
    <w:rsid w:val="001F13A8"/>
    <w:rsid w:val="001F1859"/>
    <w:rsid w:val="001F19B9"/>
    <w:rsid w:val="001F1BBC"/>
    <w:rsid w:val="001F1C29"/>
    <w:rsid w:val="001F1E5E"/>
    <w:rsid w:val="001F20EE"/>
    <w:rsid w:val="001F272E"/>
    <w:rsid w:val="001F31E5"/>
    <w:rsid w:val="001F3374"/>
    <w:rsid w:val="001F3526"/>
    <w:rsid w:val="001F37D1"/>
    <w:rsid w:val="001F3888"/>
    <w:rsid w:val="001F397D"/>
    <w:rsid w:val="001F39DE"/>
    <w:rsid w:val="001F3D1A"/>
    <w:rsid w:val="001F3E6B"/>
    <w:rsid w:val="001F5620"/>
    <w:rsid w:val="001F5858"/>
    <w:rsid w:val="001F5E6F"/>
    <w:rsid w:val="001F663C"/>
    <w:rsid w:val="001F6FD8"/>
    <w:rsid w:val="001F7903"/>
    <w:rsid w:val="001F7ECD"/>
    <w:rsid w:val="0020024D"/>
    <w:rsid w:val="002004B3"/>
    <w:rsid w:val="002008EC"/>
    <w:rsid w:val="002009ED"/>
    <w:rsid w:val="00200A27"/>
    <w:rsid w:val="00200A48"/>
    <w:rsid w:val="00200DF2"/>
    <w:rsid w:val="00200E26"/>
    <w:rsid w:val="00200FB2"/>
    <w:rsid w:val="00201A93"/>
    <w:rsid w:val="002023C5"/>
    <w:rsid w:val="002023E3"/>
    <w:rsid w:val="002023FE"/>
    <w:rsid w:val="0020252A"/>
    <w:rsid w:val="00202680"/>
    <w:rsid w:val="00202C71"/>
    <w:rsid w:val="00202D7A"/>
    <w:rsid w:val="00202EF4"/>
    <w:rsid w:val="00202F45"/>
    <w:rsid w:val="00203275"/>
    <w:rsid w:val="00203533"/>
    <w:rsid w:val="002039EB"/>
    <w:rsid w:val="00203E0C"/>
    <w:rsid w:val="00204143"/>
    <w:rsid w:val="0020481A"/>
    <w:rsid w:val="00204D0B"/>
    <w:rsid w:val="00204D15"/>
    <w:rsid w:val="00204E44"/>
    <w:rsid w:val="0020517C"/>
    <w:rsid w:val="002051A4"/>
    <w:rsid w:val="002051D7"/>
    <w:rsid w:val="00205B36"/>
    <w:rsid w:val="002077FB"/>
    <w:rsid w:val="002079B2"/>
    <w:rsid w:val="00207E85"/>
    <w:rsid w:val="002100B8"/>
    <w:rsid w:val="00210D3F"/>
    <w:rsid w:val="002112F4"/>
    <w:rsid w:val="0021188A"/>
    <w:rsid w:val="00211FEE"/>
    <w:rsid w:val="00212047"/>
    <w:rsid w:val="00212A99"/>
    <w:rsid w:val="00212BAA"/>
    <w:rsid w:val="00212D38"/>
    <w:rsid w:val="0021310E"/>
    <w:rsid w:val="00213397"/>
    <w:rsid w:val="00213DFD"/>
    <w:rsid w:val="00213F62"/>
    <w:rsid w:val="00214614"/>
    <w:rsid w:val="00214C60"/>
    <w:rsid w:val="00215D9B"/>
    <w:rsid w:val="002162E4"/>
    <w:rsid w:val="0021641F"/>
    <w:rsid w:val="00216442"/>
    <w:rsid w:val="00216B96"/>
    <w:rsid w:val="00217048"/>
    <w:rsid w:val="002172C5"/>
    <w:rsid w:val="002176A3"/>
    <w:rsid w:val="00217881"/>
    <w:rsid w:val="0021791D"/>
    <w:rsid w:val="00217C81"/>
    <w:rsid w:val="00217CDB"/>
    <w:rsid w:val="002209C8"/>
    <w:rsid w:val="00220C65"/>
    <w:rsid w:val="00220F1D"/>
    <w:rsid w:val="002211CB"/>
    <w:rsid w:val="0022138B"/>
    <w:rsid w:val="00221806"/>
    <w:rsid w:val="00221E87"/>
    <w:rsid w:val="0022256F"/>
    <w:rsid w:val="002225D6"/>
    <w:rsid w:val="00222726"/>
    <w:rsid w:val="00222C73"/>
    <w:rsid w:val="00222CDA"/>
    <w:rsid w:val="00222CF2"/>
    <w:rsid w:val="00222F2E"/>
    <w:rsid w:val="00223057"/>
    <w:rsid w:val="00223378"/>
    <w:rsid w:val="002234D9"/>
    <w:rsid w:val="00223AE2"/>
    <w:rsid w:val="00223C23"/>
    <w:rsid w:val="00223D8C"/>
    <w:rsid w:val="002247FD"/>
    <w:rsid w:val="00224DF6"/>
    <w:rsid w:val="00225802"/>
    <w:rsid w:val="00225953"/>
    <w:rsid w:val="00225E04"/>
    <w:rsid w:val="002263D1"/>
    <w:rsid w:val="002265E3"/>
    <w:rsid w:val="002269E3"/>
    <w:rsid w:val="00226F7E"/>
    <w:rsid w:val="002275DD"/>
    <w:rsid w:val="002279EC"/>
    <w:rsid w:val="00227C03"/>
    <w:rsid w:val="002301DC"/>
    <w:rsid w:val="00230426"/>
    <w:rsid w:val="00230AC6"/>
    <w:rsid w:val="00230D72"/>
    <w:rsid w:val="0023117E"/>
    <w:rsid w:val="0023136F"/>
    <w:rsid w:val="00231376"/>
    <w:rsid w:val="002320ED"/>
    <w:rsid w:val="002328BE"/>
    <w:rsid w:val="00232CBC"/>
    <w:rsid w:val="00232E73"/>
    <w:rsid w:val="002333CD"/>
    <w:rsid w:val="00233727"/>
    <w:rsid w:val="002338D6"/>
    <w:rsid w:val="00234503"/>
    <w:rsid w:val="0023524A"/>
    <w:rsid w:val="002359DA"/>
    <w:rsid w:val="00235A1D"/>
    <w:rsid w:val="0023627C"/>
    <w:rsid w:val="002362FD"/>
    <w:rsid w:val="002363A5"/>
    <w:rsid w:val="002364A5"/>
    <w:rsid w:val="002364F9"/>
    <w:rsid w:val="00236E7A"/>
    <w:rsid w:val="00237A74"/>
    <w:rsid w:val="00237D13"/>
    <w:rsid w:val="00237E33"/>
    <w:rsid w:val="00240C4D"/>
    <w:rsid w:val="00240DB4"/>
    <w:rsid w:val="00240E6C"/>
    <w:rsid w:val="00240EB7"/>
    <w:rsid w:val="00240EC4"/>
    <w:rsid w:val="00241283"/>
    <w:rsid w:val="002414FE"/>
    <w:rsid w:val="0024194F"/>
    <w:rsid w:val="00241B2D"/>
    <w:rsid w:val="00241DA8"/>
    <w:rsid w:val="00241DDB"/>
    <w:rsid w:val="00241ECA"/>
    <w:rsid w:val="00242583"/>
    <w:rsid w:val="00242600"/>
    <w:rsid w:val="00242F21"/>
    <w:rsid w:val="00242FD3"/>
    <w:rsid w:val="00242FE1"/>
    <w:rsid w:val="00242FFD"/>
    <w:rsid w:val="00243042"/>
    <w:rsid w:val="00243676"/>
    <w:rsid w:val="002436D5"/>
    <w:rsid w:val="002438F3"/>
    <w:rsid w:val="00244121"/>
    <w:rsid w:val="00244536"/>
    <w:rsid w:val="00244CA7"/>
    <w:rsid w:val="00244F1A"/>
    <w:rsid w:val="00245AFD"/>
    <w:rsid w:val="00246596"/>
    <w:rsid w:val="0024679E"/>
    <w:rsid w:val="00247A2C"/>
    <w:rsid w:val="00247D35"/>
    <w:rsid w:val="00247F2D"/>
    <w:rsid w:val="0025023D"/>
    <w:rsid w:val="002507E3"/>
    <w:rsid w:val="00250EE9"/>
    <w:rsid w:val="00251059"/>
    <w:rsid w:val="002511B1"/>
    <w:rsid w:val="00251268"/>
    <w:rsid w:val="002512FF"/>
    <w:rsid w:val="0025136E"/>
    <w:rsid w:val="00251CB5"/>
    <w:rsid w:val="00251F09"/>
    <w:rsid w:val="002523C9"/>
    <w:rsid w:val="00252456"/>
    <w:rsid w:val="00252A06"/>
    <w:rsid w:val="00252B91"/>
    <w:rsid w:val="00252C18"/>
    <w:rsid w:val="00253155"/>
    <w:rsid w:val="00253455"/>
    <w:rsid w:val="0025372B"/>
    <w:rsid w:val="0025383B"/>
    <w:rsid w:val="002540FE"/>
    <w:rsid w:val="002541D8"/>
    <w:rsid w:val="0025457F"/>
    <w:rsid w:val="0025492C"/>
    <w:rsid w:val="00256279"/>
    <w:rsid w:val="00256426"/>
    <w:rsid w:val="00256553"/>
    <w:rsid w:val="002568BB"/>
    <w:rsid w:val="00256FEB"/>
    <w:rsid w:val="00257423"/>
    <w:rsid w:val="00260838"/>
    <w:rsid w:val="002608B0"/>
    <w:rsid w:val="00260F70"/>
    <w:rsid w:val="00260FCF"/>
    <w:rsid w:val="0026111E"/>
    <w:rsid w:val="00261631"/>
    <w:rsid w:val="00261847"/>
    <w:rsid w:val="00261AC6"/>
    <w:rsid w:val="00261BE4"/>
    <w:rsid w:val="00262399"/>
    <w:rsid w:val="00262693"/>
    <w:rsid w:val="00262BF9"/>
    <w:rsid w:val="00263042"/>
    <w:rsid w:val="00263408"/>
    <w:rsid w:val="002636AA"/>
    <w:rsid w:val="00263892"/>
    <w:rsid w:val="0026394E"/>
    <w:rsid w:val="002639DC"/>
    <w:rsid w:val="00264317"/>
    <w:rsid w:val="00264568"/>
    <w:rsid w:val="00264A7A"/>
    <w:rsid w:val="00264ADA"/>
    <w:rsid w:val="00264BD3"/>
    <w:rsid w:val="00264CB7"/>
    <w:rsid w:val="00264FD1"/>
    <w:rsid w:val="002651CC"/>
    <w:rsid w:val="002656A1"/>
    <w:rsid w:val="00266085"/>
    <w:rsid w:val="0026617C"/>
    <w:rsid w:val="00266404"/>
    <w:rsid w:val="002668A3"/>
    <w:rsid w:val="002670FB"/>
    <w:rsid w:val="002673D2"/>
    <w:rsid w:val="00267739"/>
    <w:rsid w:val="00267F0B"/>
    <w:rsid w:val="002704E7"/>
    <w:rsid w:val="002705BB"/>
    <w:rsid w:val="00270A39"/>
    <w:rsid w:val="00270E56"/>
    <w:rsid w:val="00271450"/>
    <w:rsid w:val="0027161E"/>
    <w:rsid w:val="00271778"/>
    <w:rsid w:val="002717BA"/>
    <w:rsid w:val="00271A4B"/>
    <w:rsid w:val="00271E45"/>
    <w:rsid w:val="0027214F"/>
    <w:rsid w:val="0027228E"/>
    <w:rsid w:val="00272506"/>
    <w:rsid w:val="002725B7"/>
    <w:rsid w:val="00272C20"/>
    <w:rsid w:val="00273079"/>
    <w:rsid w:val="0027354D"/>
    <w:rsid w:val="00273877"/>
    <w:rsid w:val="002738CA"/>
    <w:rsid w:val="002739A6"/>
    <w:rsid w:val="00273E00"/>
    <w:rsid w:val="00274034"/>
    <w:rsid w:val="00274442"/>
    <w:rsid w:val="00274550"/>
    <w:rsid w:val="002748E9"/>
    <w:rsid w:val="00274DBB"/>
    <w:rsid w:val="00274F7B"/>
    <w:rsid w:val="0027502B"/>
    <w:rsid w:val="002752B7"/>
    <w:rsid w:val="0027530B"/>
    <w:rsid w:val="00275C8B"/>
    <w:rsid w:val="0027697B"/>
    <w:rsid w:val="0027741B"/>
    <w:rsid w:val="00277F63"/>
    <w:rsid w:val="0028049C"/>
    <w:rsid w:val="0028077C"/>
    <w:rsid w:val="002807EC"/>
    <w:rsid w:val="00280C6D"/>
    <w:rsid w:val="00280E0D"/>
    <w:rsid w:val="002813BD"/>
    <w:rsid w:val="00282064"/>
    <w:rsid w:val="00282216"/>
    <w:rsid w:val="0028241B"/>
    <w:rsid w:val="002827AE"/>
    <w:rsid w:val="00282D51"/>
    <w:rsid w:val="00282DC3"/>
    <w:rsid w:val="002836D4"/>
    <w:rsid w:val="00284459"/>
    <w:rsid w:val="002846F5"/>
    <w:rsid w:val="00285714"/>
    <w:rsid w:val="00285A90"/>
    <w:rsid w:val="00286012"/>
    <w:rsid w:val="00287892"/>
    <w:rsid w:val="00287E5D"/>
    <w:rsid w:val="00287E8E"/>
    <w:rsid w:val="002901BE"/>
    <w:rsid w:val="002902DC"/>
    <w:rsid w:val="0029070A"/>
    <w:rsid w:val="00290F9E"/>
    <w:rsid w:val="00291019"/>
    <w:rsid w:val="00291624"/>
    <w:rsid w:val="0029195F"/>
    <w:rsid w:val="00291AC6"/>
    <w:rsid w:val="00291CA7"/>
    <w:rsid w:val="00291CE3"/>
    <w:rsid w:val="00291E6E"/>
    <w:rsid w:val="0029202F"/>
    <w:rsid w:val="002924C4"/>
    <w:rsid w:val="0029255D"/>
    <w:rsid w:val="00292666"/>
    <w:rsid w:val="00292986"/>
    <w:rsid w:val="002929AB"/>
    <w:rsid w:val="00292F63"/>
    <w:rsid w:val="0029311A"/>
    <w:rsid w:val="00293262"/>
    <w:rsid w:val="002934D4"/>
    <w:rsid w:val="00293DE1"/>
    <w:rsid w:val="00293EA2"/>
    <w:rsid w:val="00293F56"/>
    <w:rsid w:val="002940CE"/>
    <w:rsid w:val="00294502"/>
    <w:rsid w:val="00294AC3"/>
    <w:rsid w:val="00294AF9"/>
    <w:rsid w:val="00294E84"/>
    <w:rsid w:val="00294ED4"/>
    <w:rsid w:val="00294F96"/>
    <w:rsid w:val="0029549B"/>
    <w:rsid w:val="0029554E"/>
    <w:rsid w:val="00295B12"/>
    <w:rsid w:val="00295FB4"/>
    <w:rsid w:val="0029613D"/>
    <w:rsid w:val="00296634"/>
    <w:rsid w:val="0029676F"/>
    <w:rsid w:val="00296940"/>
    <w:rsid w:val="00296F61"/>
    <w:rsid w:val="0029711C"/>
    <w:rsid w:val="002973F5"/>
    <w:rsid w:val="002974A3"/>
    <w:rsid w:val="00297A45"/>
    <w:rsid w:val="00297F25"/>
    <w:rsid w:val="002A01E9"/>
    <w:rsid w:val="002A02DE"/>
    <w:rsid w:val="002A05B0"/>
    <w:rsid w:val="002A0CD8"/>
    <w:rsid w:val="002A1693"/>
    <w:rsid w:val="002A1850"/>
    <w:rsid w:val="002A1A9E"/>
    <w:rsid w:val="002A210B"/>
    <w:rsid w:val="002A23C4"/>
    <w:rsid w:val="002A2B59"/>
    <w:rsid w:val="002A2BAB"/>
    <w:rsid w:val="002A2C9D"/>
    <w:rsid w:val="002A2D42"/>
    <w:rsid w:val="002A388F"/>
    <w:rsid w:val="002A406C"/>
    <w:rsid w:val="002A4756"/>
    <w:rsid w:val="002A4C4A"/>
    <w:rsid w:val="002A4EBA"/>
    <w:rsid w:val="002A62EC"/>
    <w:rsid w:val="002A657C"/>
    <w:rsid w:val="002A6B2E"/>
    <w:rsid w:val="002A6DB0"/>
    <w:rsid w:val="002A7773"/>
    <w:rsid w:val="002A793F"/>
    <w:rsid w:val="002A7E8D"/>
    <w:rsid w:val="002A7EAF"/>
    <w:rsid w:val="002B017C"/>
    <w:rsid w:val="002B04B2"/>
    <w:rsid w:val="002B10D0"/>
    <w:rsid w:val="002B1266"/>
    <w:rsid w:val="002B19B3"/>
    <w:rsid w:val="002B1B0B"/>
    <w:rsid w:val="002B1E94"/>
    <w:rsid w:val="002B239F"/>
    <w:rsid w:val="002B2A76"/>
    <w:rsid w:val="002B2DF8"/>
    <w:rsid w:val="002B2F3A"/>
    <w:rsid w:val="002B3022"/>
    <w:rsid w:val="002B3DBB"/>
    <w:rsid w:val="002B3E07"/>
    <w:rsid w:val="002B3F18"/>
    <w:rsid w:val="002B432C"/>
    <w:rsid w:val="002B492B"/>
    <w:rsid w:val="002B6B69"/>
    <w:rsid w:val="002B7138"/>
    <w:rsid w:val="002B7572"/>
    <w:rsid w:val="002B7D8F"/>
    <w:rsid w:val="002C0B37"/>
    <w:rsid w:val="002C0DC7"/>
    <w:rsid w:val="002C10E8"/>
    <w:rsid w:val="002C1145"/>
    <w:rsid w:val="002C1A4E"/>
    <w:rsid w:val="002C1D2C"/>
    <w:rsid w:val="002C1E21"/>
    <w:rsid w:val="002C1FC7"/>
    <w:rsid w:val="002C20B7"/>
    <w:rsid w:val="002C21A1"/>
    <w:rsid w:val="002C23FA"/>
    <w:rsid w:val="002C29CF"/>
    <w:rsid w:val="002C339B"/>
    <w:rsid w:val="002C3A27"/>
    <w:rsid w:val="002C4163"/>
    <w:rsid w:val="002C4AE6"/>
    <w:rsid w:val="002C4B21"/>
    <w:rsid w:val="002C4B5B"/>
    <w:rsid w:val="002C4BC3"/>
    <w:rsid w:val="002C56C3"/>
    <w:rsid w:val="002C5E7C"/>
    <w:rsid w:val="002C5F76"/>
    <w:rsid w:val="002C605E"/>
    <w:rsid w:val="002C683B"/>
    <w:rsid w:val="002C6B31"/>
    <w:rsid w:val="002C6B83"/>
    <w:rsid w:val="002C7027"/>
    <w:rsid w:val="002C70FB"/>
    <w:rsid w:val="002C7241"/>
    <w:rsid w:val="002C7265"/>
    <w:rsid w:val="002D03AE"/>
    <w:rsid w:val="002D0D1D"/>
    <w:rsid w:val="002D0D9D"/>
    <w:rsid w:val="002D1893"/>
    <w:rsid w:val="002D2662"/>
    <w:rsid w:val="002D2E18"/>
    <w:rsid w:val="002D352E"/>
    <w:rsid w:val="002D3616"/>
    <w:rsid w:val="002D375B"/>
    <w:rsid w:val="002D377A"/>
    <w:rsid w:val="002D4591"/>
    <w:rsid w:val="002D4DE1"/>
    <w:rsid w:val="002D4E11"/>
    <w:rsid w:val="002D4E40"/>
    <w:rsid w:val="002D5CA8"/>
    <w:rsid w:val="002D5E3D"/>
    <w:rsid w:val="002D611F"/>
    <w:rsid w:val="002D6961"/>
    <w:rsid w:val="002D6CEF"/>
    <w:rsid w:val="002D6FAA"/>
    <w:rsid w:val="002D7024"/>
    <w:rsid w:val="002D7619"/>
    <w:rsid w:val="002D7A18"/>
    <w:rsid w:val="002D7D46"/>
    <w:rsid w:val="002D7DB5"/>
    <w:rsid w:val="002D7F64"/>
    <w:rsid w:val="002E02B6"/>
    <w:rsid w:val="002E0BA3"/>
    <w:rsid w:val="002E0F07"/>
    <w:rsid w:val="002E10A3"/>
    <w:rsid w:val="002E10C4"/>
    <w:rsid w:val="002E1905"/>
    <w:rsid w:val="002E1CC0"/>
    <w:rsid w:val="002E1D6B"/>
    <w:rsid w:val="002E1E52"/>
    <w:rsid w:val="002E2048"/>
    <w:rsid w:val="002E246C"/>
    <w:rsid w:val="002E298F"/>
    <w:rsid w:val="002E2B77"/>
    <w:rsid w:val="002E315C"/>
    <w:rsid w:val="002E3A8C"/>
    <w:rsid w:val="002E3D71"/>
    <w:rsid w:val="002E41A5"/>
    <w:rsid w:val="002E4364"/>
    <w:rsid w:val="002E44E8"/>
    <w:rsid w:val="002E46D7"/>
    <w:rsid w:val="002E4CE0"/>
    <w:rsid w:val="002E539B"/>
    <w:rsid w:val="002E5620"/>
    <w:rsid w:val="002E72EE"/>
    <w:rsid w:val="002E7464"/>
    <w:rsid w:val="002E7BB1"/>
    <w:rsid w:val="002E7E53"/>
    <w:rsid w:val="002F0392"/>
    <w:rsid w:val="002F0AA8"/>
    <w:rsid w:val="002F1DBD"/>
    <w:rsid w:val="002F1FC0"/>
    <w:rsid w:val="002F200D"/>
    <w:rsid w:val="002F24C1"/>
    <w:rsid w:val="002F29BD"/>
    <w:rsid w:val="002F2A7D"/>
    <w:rsid w:val="002F2BAF"/>
    <w:rsid w:val="002F2BC8"/>
    <w:rsid w:val="002F3542"/>
    <w:rsid w:val="002F3922"/>
    <w:rsid w:val="002F40CD"/>
    <w:rsid w:val="002F42CC"/>
    <w:rsid w:val="002F43C1"/>
    <w:rsid w:val="002F484B"/>
    <w:rsid w:val="002F4E13"/>
    <w:rsid w:val="002F5E7C"/>
    <w:rsid w:val="002F60B4"/>
    <w:rsid w:val="002F69F4"/>
    <w:rsid w:val="002F6B46"/>
    <w:rsid w:val="002F6FD5"/>
    <w:rsid w:val="002F7113"/>
    <w:rsid w:val="002F7231"/>
    <w:rsid w:val="002F72A0"/>
    <w:rsid w:val="002F7753"/>
    <w:rsid w:val="002F78F8"/>
    <w:rsid w:val="002F79F3"/>
    <w:rsid w:val="002F7AF9"/>
    <w:rsid w:val="002F7B76"/>
    <w:rsid w:val="002F7F38"/>
    <w:rsid w:val="00300C16"/>
    <w:rsid w:val="00300E80"/>
    <w:rsid w:val="00301448"/>
    <w:rsid w:val="0030155B"/>
    <w:rsid w:val="0030233F"/>
    <w:rsid w:val="0030237A"/>
    <w:rsid w:val="00302A2E"/>
    <w:rsid w:val="00302A9F"/>
    <w:rsid w:val="00302B75"/>
    <w:rsid w:val="00302C4D"/>
    <w:rsid w:val="00302F44"/>
    <w:rsid w:val="00303450"/>
    <w:rsid w:val="00303578"/>
    <w:rsid w:val="003035CC"/>
    <w:rsid w:val="00303B5B"/>
    <w:rsid w:val="00303F06"/>
    <w:rsid w:val="00304C9A"/>
    <w:rsid w:val="00304D98"/>
    <w:rsid w:val="003050D5"/>
    <w:rsid w:val="003055FD"/>
    <w:rsid w:val="0030572C"/>
    <w:rsid w:val="00305B4A"/>
    <w:rsid w:val="00305D75"/>
    <w:rsid w:val="00306148"/>
    <w:rsid w:val="00306489"/>
    <w:rsid w:val="003065E8"/>
    <w:rsid w:val="0030685F"/>
    <w:rsid w:val="0030691E"/>
    <w:rsid w:val="0030706F"/>
    <w:rsid w:val="00307149"/>
    <w:rsid w:val="00307305"/>
    <w:rsid w:val="003073E6"/>
    <w:rsid w:val="0030765A"/>
    <w:rsid w:val="0030786C"/>
    <w:rsid w:val="00310604"/>
    <w:rsid w:val="00310896"/>
    <w:rsid w:val="0031178E"/>
    <w:rsid w:val="003119FA"/>
    <w:rsid w:val="00312440"/>
    <w:rsid w:val="00312765"/>
    <w:rsid w:val="00312818"/>
    <w:rsid w:val="003129C6"/>
    <w:rsid w:val="00312A79"/>
    <w:rsid w:val="003130F7"/>
    <w:rsid w:val="00313335"/>
    <w:rsid w:val="00313DC4"/>
    <w:rsid w:val="00313F0B"/>
    <w:rsid w:val="003140C0"/>
    <w:rsid w:val="00314636"/>
    <w:rsid w:val="00314A1C"/>
    <w:rsid w:val="00314CFC"/>
    <w:rsid w:val="0031501C"/>
    <w:rsid w:val="0031505E"/>
    <w:rsid w:val="00315680"/>
    <w:rsid w:val="003159F6"/>
    <w:rsid w:val="00315FA5"/>
    <w:rsid w:val="0031608E"/>
    <w:rsid w:val="003160AE"/>
    <w:rsid w:val="00316345"/>
    <w:rsid w:val="00316773"/>
    <w:rsid w:val="0031689A"/>
    <w:rsid w:val="00316F91"/>
    <w:rsid w:val="003171EF"/>
    <w:rsid w:val="00317577"/>
    <w:rsid w:val="00317774"/>
    <w:rsid w:val="00320499"/>
    <w:rsid w:val="00320552"/>
    <w:rsid w:val="00320C41"/>
    <w:rsid w:val="00320E2F"/>
    <w:rsid w:val="00320E91"/>
    <w:rsid w:val="00321172"/>
    <w:rsid w:val="0032149C"/>
    <w:rsid w:val="00321737"/>
    <w:rsid w:val="00321BC7"/>
    <w:rsid w:val="00321C91"/>
    <w:rsid w:val="0032223C"/>
    <w:rsid w:val="00322301"/>
    <w:rsid w:val="00322395"/>
    <w:rsid w:val="0032357B"/>
    <w:rsid w:val="00323E3C"/>
    <w:rsid w:val="00324005"/>
    <w:rsid w:val="0032422B"/>
    <w:rsid w:val="003243B2"/>
    <w:rsid w:val="0032472D"/>
    <w:rsid w:val="0032523D"/>
    <w:rsid w:val="0032552A"/>
    <w:rsid w:val="00325E4F"/>
    <w:rsid w:val="00325EE3"/>
    <w:rsid w:val="00325EF1"/>
    <w:rsid w:val="0032612C"/>
    <w:rsid w:val="003264C7"/>
    <w:rsid w:val="00326784"/>
    <w:rsid w:val="00326F5E"/>
    <w:rsid w:val="00326FB1"/>
    <w:rsid w:val="00327104"/>
    <w:rsid w:val="003272B3"/>
    <w:rsid w:val="00327565"/>
    <w:rsid w:val="00327748"/>
    <w:rsid w:val="00327774"/>
    <w:rsid w:val="0032786C"/>
    <w:rsid w:val="003279D9"/>
    <w:rsid w:val="00327C62"/>
    <w:rsid w:val="00327DD8"/>
    <w:rsid w:val="00327EA6"/>
    <w:rsid w:val="003300D3"/>
    <w:rsid w:val="003300E5"/>
    <w:rsid w:val="003303B9"/>
    <w:rsid w:val="003308B4"/>
    <w:rsid w:val="00330B2E"/>
    <w:rsid w:val="00330EAC"/>
    <w:rsid w:val="00330ED1"/>
    <w:rsid w:val="0033139A"/>
    <w:rsid w:val="00331DB4"/>
    <w:rsid w:val="003320F5"/>
    <w:rsid w:val="00332770"/>
    <w:rsid w:val="003328CA"/>
    <w:rsid w:val="003332CA"/>
    <w:rsid w:val="00334077"/>
    <w:rsid w:val="00334312"/>
    <w:rsid w:val="0033432F"/>
    <w:rsid w:val="0033465E"/>
    <w:rsid w:val="00334B2D"/>
    <w:rsid w:val="00334D0E"/>
    <w:rsid w:val="003351A9"/>
    <w:rsid w:val="0033533A"/>
    <w:rsid w:val="003354F1"/>
    <w:rsid w:val="00335727"/>
    <w:rsid w:val="00335E7C"/>
    <w:rsid w:val="00335E8D"/>
    <w:rsid w:val="00336006"/>
    <w:rsid w:val="0033614C"/>
    <w:rsid w:val="00336969"/>
    <w:rsid w:val="003374F4"/>
    <w:rsid w:val="003375EC"/>
    <w:rsid w:val="003403CF"/>
    <w:rsid w:val="0034054C"/>
    <w:rsid w:val="00340B06"/>
    <w:rsid w:val="00340B19"/>
    <w:rsid w:val="00341308"/>
    <w:rsid w:val="003415E5"/>
    <w:rsid w:val="00341736"/>
    <w:rsid w:val="00341C1E"/>
    <w:rsid w:val="00341E4B"/>
    <w:rsid w:val="00341EB7"/>
    <w:rsid w:val="003424D7"/>
    <w:rsid w:val="003424FB"/>
    <w:rsid w:val="0034254F"/>
    <w:rsid w:val="0034289C"/>
    <w:rsid w:val="00342CEC"/>
    <w:rsid w:val="00343114"/>
    <w:rsid w:val="0034365A"/>
    <w:rsid w:val="00343831"/>
    <w:rsid w:val="00343916"/>
    <w:rsid w:val="003442E2"/>
    <w:rsid w:val="0034457C"/>
    <w:rsid w:val="00344B4F"/>
    <w:rsid w:val="00344CB9"/>
    <w:rsid w:val="003454AE"/>
    <w:rsid w:val="003454DE"/>
    <w:rsid w:val="00345DB3"/>
    <w:rsid w:val="0034636B"/>
    <w:rsid w:val="0034679D"/>
    <w:rsid w:val="00346F7B"/>
    <w:rsid w:val="003473EF"/>
    <w:rsid w:val="003475F4"/>
    <w:rsid w:val="003479AA"/>
    <w:rsid w:val="00347B4E"/>
    <w:rsid w:val="00347C4F"/>
    <w:rsid w:val="00350898"/>
    <w:rsid w:val="003508F0"/>
    <w:rsid w:val="00350A78"/>
    <w:rsid w:val="003510E8"/>
    <w:rsid w:val="003512F0"/>
    <w:rsid w:val="003514A6"/>
    <w:rsid w:val="003516C4"/>
    <w:rsid w:val="00351CC7"/>
    <w:rsid w:val="00352102"/>
    <w:rsid w:val="003521E8"/>
    <w:rsid w:val="0035222C"/>
    <w:rsid w:val="00352332"/>
    <w:rsid w:val="003525A3"/>
    <w:rsid w:val="003527B2"/>
    <w:rsid w:val="00352A80"/>
    <w:rsid w:val="00352C90"/>
    <w:rsid w:val="00352DF5"/>
    <w:rsid w:val="00352DFF"/>
    <w:rsid w:val="00352E37"/>
    <w:rsid w:val="00352EC6"/>
    <w:rsid w:val="00353157"/>
    <w:rsid w:val="003532BB"/>
    <w:rsid w:val="0035355E"/>
    <w:rsid w:val="0035367D"/>
    <w:rsid w:val="00353AA1"/>
    <w:rsid w:val="00353B65"/>
    <w:rsid w:val="00353C44"/>
    <w:rsid w:val="00353F3C"/>
    <w:rsid w:val="003547CD"/>
    <w:rsid w:val="00354DD8"/>
    <w:rsid w:val="00354F0C"/>
    <w:rsid w:val="003555D5"/>
    <w:rsid w:val="003562CB"/>
    <w:rsid w:val="003565FF"/>
    <w:rsid w:val="003566C6"/>
    <w:rsid w:val="00357194"/>
    <w:rsid w:val="0035728B"/>
    <w:rsid w:val="0035764D"/>
    <w:rsid w:val="0035779C"/>
    <w:rsid w:val="0035789D"/>
    <w:rsid w:val="00357B30"/>
    <w:rsid w:val="00357B80"/>
    <w:rsid w:val="00357FDE"/>
    <w:rsid w:val="00360142"/>
    <w:rsid w:val="003603AD"/>
    <w:rsid w:val="00360525"/>
    <w:rsid w:val="00360846"/>
    <w:rsid w:val="00360A51"/>
    <w:rsid w:val="00360A59"/>
    <w:rsid w:val="00360B05"/>
    <w:rsid w:val="00360E79"/>
    <w:rsid w:val="00360EB8"/>
    <w:rsid w:val="003611A7"/>
    <w:rsid w:val="00361C9B"/>
    <w:rsid w:val="003626DC"/>
    <w:rsid w:val="00362826"/>
    <w:rsid w:val="00362B00"/>
    <w:rsid w:val="00362DA6"/>
    <w:rsid w:val="00363762"/>
    <w:rsid w:val="00364060"/>
    <w:rsid w:val="003640FD"/>
    <w:rsid w:val="00364354"/>
    <w:rsid w:val="00364893"/>
    <w:rsid w:val="00365212"/>
    <w:rsid w:val="0036549A"/>
    <w:rsid w:val="00365727"/>
    <w:rsid w:val="00365842"/>
    <w:rsid w:val="00365A70"/>
    <w:rsid w:val="00365D4E"/>
    <w:rsid w:val="00366392"/>
    <w:rsid w:val="00366AC0"/>
    <w:rsid w:val="003670C0"/>
    <w:rsid w:val="00367307"/>
    <w:rsid w:val="00367452"/>
    <w:rsid w:val="003676C3"/>
    <w:rsid w:val="00367B25"/>
    <w:rsid w:val="00367EAA"/>
    <w:rsid w:val="00370357"/>
    <w:rsid w:val="00370633"/>
    <w:rsid w:val="00370715"/>
    <w:rsid w:val="00370B09"/>
    <w:rsid w:val="00370D4C"/>
    <w:rsid w:val="00370EBE"/>
    <w:rsid w:val="0037116D"/>
    <w:rsid w:val="0037140A"/>
    <w:rsid w:val="0037250C"/>
    <w:rsid w:val="003728C8"/>
    <w:rsid w:val="0037294A"/>
    <w:rsid w:val="003729B3"/>
    <w:rsid w:val="00372AFD"/>
    <w:rsid w:val="00372C43"/>
    <w:rsid w:val="00372FF3"/>
    <w:rsid w:val="00373197"/>
    <w:rsid w:val="003731B7"/>
    <w:rsid w:val="003731FB"/>
    <w:rsid w:val="00373AC8"/>
    <w:rsid w:val="00373C08"/>
    <w:rsid w:val="00374178"/>
    <w:rsid w:val="003744FA"/>
    <w:rsid w:val="003747F5"/>
    <w:rsid w:val="0037497C"/>
    <w:rsid w:val="00374E4E"/>
    <w:rsid w:val="00375372"/>
    <w:rsid w:val="00375789"/>
    <w:rsid w:val="00376061"/>
    <w:rsid w:val="003760E2"/>
    <w:rsid w:val="00376335"/>
    <w:rsid w:val="00376B85"/>
    <w:rsid w:val="0037708D"/>
    <w:rsid w:val="0037715A"/>
    <w:rsid w:val="00380EDB"/>
    <w:rsid w:val="00381103"/>
    <w:rsid w:val="003817C2"/>
    <w:rsid w:val="003818F3"/>
    <w:rsid w:val="00381AD2"/>
    <w:rsid w:val="00381BE4"/>
    <w:rsid w:val="00382324"/>
    <w:rsid w:val="00382738"/>
    <w:rsid w:val="003827D4"/>
    <w:rsid w:val="00382D8F"/>
    <w:rsid w:val="00382DDD"/>
    <w:rsid w:val="00382DED"/>
    <w:rsid w:val="00382FE0"/>
    <w:rsid w:val="0038322A"/>
    <w:rsid w:val="00383B51"/>
    <w:rsid w:val="00383B6E"/>
    <w:rsid w:val="00383DB7"/>
    <w:rsid w:val="0038412E"/>
    <w:rsid w:val="00384547"/>
    <w:rsid w:val="00384AA1"/>
    <w:rsid w:val="00384DEC"/>
    <w:rsid w:val="00384F96"/>
    <w:rsid w:val="003853C9"/>
    <w:rsid w:val="00385D5C"/>
    <w:rsid w:val="003860F0"/>
    <w:rsid w:val="003862E3"/>
    <w:rsid w:val="003862EF"/>
    <w:rsid w:val="00386656"/>
    <w:rsid w:val="003867DD"/>
    <w:rsid w:val="00386FDA"/>
    <w:rsid w:val="0038770A"/>
    <w:rsid w:val="00390C8B"/>
    <w:rsid w:val="00390DF9"/>
    <w:rsid w:val="00391362"/>
    <w:rsid w:val="0039175E"/>
    <w:rsid w:val="0039177C"/>
    <w:rsid w:val="003918F0"/>
    <w:rsid w:val="00391A4A"/>
    <w:rsid w:val="00391DDF"/>
    <w:rsid w:val="003920EB"/>
    <w:rsid w:val="003921BF"/>
    <w:rsid w:val="00392342"/>
    <w:rsid w:val="003924A0"/>
    <w:rsid w:val="00392847"/>
    <w:rsid w:val="00392F87"/>
    <w:rsid w:val="003937FB"/>
    <w:rsid w:val="003945D1"/>
    <w:rsid w:val="00394724"/>
    <w:rsid w:val="00394C80"/>
    <w:rsid w:val="00395A97"/>
    <w:rsid w:val="00395E01"/>
    <w:rsid w:val="003961D7"/>
    <w:rsid w:val="003962A2"/>
    <w:rsid w:val="00396318"/>
    <w:rsid w:val="003970AB"/>
    <w:rsid w:val="003976C3"/>
    <w:rsid w:val="00397ECF"/>
    <w:rsid w:val="00397ED6"/>
    <w:rsid w:val="003A0128"/>
    <w:rsid w:val="003A0E1C"/>
    <w:rsid w:val="003A12EB"/>
    <w:rsid w:val="003A13E9"/>
    <w:rsid w:val="003A1A07"/>
    <w:rsid w:val="003A1E40"/>
    <w:rsid w:val="003A1EF6"/>
    <w:rsid w:val="003A22AD"/>
    <w:rsid w:val="003A2310"/>
    <w:rsid w:val="003A2477"/>
    <w:rsid w:val="003A24FB"/>
    <w:rsid w:val="003A2A6A"/>
    <w:rsid w:val="003A2B65"/>
    <w:rsid w:val="003A2D45"/>
    <w:rsid w:val="003A2FEF"/>
    <w:rsid w:val="003A3101"/>
    <w:rsid w:val="003A31DE"/>
    <w:rsid w:val="003A36BA"/>
    <w:rsid w:val="003A384B"/>
    <w:rsid w:val="003A3890"/>
    <w:rsid w:val="003A3F9D"/>
    <w:rsid w:val="003A418C"/>
    <w:rsid w:val="003A42A4"/>
    <w:rsid w:val="003A436F"/>
    <w:rsid w:val="003A46C1"/>
    <w:rsid w:val="003A5468"/>
    <w:rsid w:val="003A5559"/>
    <w:rsid w:val="003A5F25"/>
    <w:rsid w:val="003A714A"/>
    <w:rsid w:val="003A75F8"/>
    <w:rsid w:val="003A767C"/>
    <w:rsid w:val="003A7849"/>
    <w:rsid w:val="003A78A6"/>
    <w:rsid w:val="003A792D"/>
    <w:rsid w:val="003B002C"/>
    <w:rsid w:val="003B005E"/>
    <w:rsid w:val="003B025D"/>
    <w:rsid w:val="003B07DF"/>
    <w:rsid w:val="003B0C5F"/>
    <w:rsid w:val="003B0C70"/>
    <w:rsid w:val="003B0EFC"/>
    <w:rsid w:val="003B0F08"/>
    <w:rsid w:val="003B0FC9"/>
    <w:rsid w:val="003B11AF"/>
    <w:rsid w:val="003B150F"/>
    <w:rsid w:val="003B1815"/>
    <w:rsid w:val="003B19A2"/>
    <w:rsid w:val="003B1B37"/>
    <w:rsid w:val="003B1CD7"/>
    <w:rsid w:val="003B298C"/>
    <w:rsid w:val="003B2998"/>
    <w:rsid w:val="003B2A4C"/>
    <w:rsid w:val="003B2E7B"/>
    <w:rsid w:val="003B2F23"/>
    <w:rsid w:val="003B3B88"/>
    <w:rsid w:val="003B3F0E"/>
    <w:rsid w:val="003B4036"/>
    <w:rsid w:val="003B42BE"/>
    <w:rsid w:val="003B49F3"/>
    <w:rsid w:val="003B54D9"/>
    <w:rsid w:val="003B5AF7"/>
    <w:rsid w:val="003B6237"/>
    <w:rsid w:val="003B6473"/>
    <w:rsid w:val="003B74F8"/>
    <w:rsid w:val="003B788F"/>
    <w:rsid w:val="003B7BF6"/>
    <w:rsid w:val="003B7C50"/>
    <w:rsid w:val="003B7C71"/>
    <w:rsid w:val="003B7D7A"/>
    <w:rsid w:val="003C029F"/>
    <w:rsid w:val="003C03B0"/>
    <w:rsid w:val="003C0A7F"/>
    <w:rsid w:val="003C0C05"/>
    <w:rsid w:val="003C0CAE"/>
    <w:rsid w:val="003C0F99"/>
    <w:rsid w:val="003C16A2"/>
    <w:rsid w:val="003C1CB5"/>
    <w:rsid w:val="003C1DAD"/>
    <w:rsid w:val="003C211B"/>
    <w:rsid w:val="003C21A3"/>
    <w:rsid w:val="003C2375"/>
    <w:rsid w:val="003C2989"/>
    <w:rsid w:val="003C2B9B"/>
    <w:rsid w:val="003C34F0"/>
    <w:rsid w:val="003C3C22"/>
    <w:rsid w:val="003C3CE3"/>
    <w:rsid w:val="003C3D08"/>
    <w:rsid w:val="003C4519"/>
    <w:rsid w:val="003C4D33"/>
    <w:rsid w:val="003C4DCB"/>
    <w:rsid w:val="003C529F"/>
    <w:rsid w:val="003C563E"/>
    <w:rsid w:val="003C5641"/>
    <w:rsid w:val="003C583F"/>
    <w:rsid w:val="003C5B4C"/>
    <w:rsid w:val="003C7194"/>
    <w:rsid w:val="003C7283"/>
    <w:rsid w:val="003C7335"/>
    <w:rsid w:val="003C77F3"/>
    <w:rsid w:val="003C7900"/>
    <w:rsid w:val="003C79B7"/>
    <w:rsid w:val="003D0743"/>
    <w:rsid w:val="003D100D"/>
    <w:rsid w:val="003D154A"/>
    <w:rsid w:val="003D1719"/>
    <w:rsid w:val="003D1AE9"/>
    <w:rsid w:val="003D22B5"/>
    <w:rsid w:val="003D28F4"/>
    <w:rsid w:val="003D2D15"/>
    <w:rsid w:val="003D2E0C"/>
    <w:rsid w:val="003D3175"/>
    <w:rsid w:val="003D31BE"/>
    <w:rsid w:val="003D3B22"/>
    <w:rsid w:val="003D4500"/>
    <w:rsid w:val="003D48C2"/>
    <w:rsid w:val="003D4C71"/>
    <w:rsid w:val="003D4CEC"/>
    <w:rsid w:val="003D4D34"/>
    <w:rsid w:val="003D559C"/>
    <w:rsid w:val="003D5C27"/>
    <w:rsid w:val="003D6259"/>
    <w:rsid w:val="003D6497"/>
    <w:rsid w:val="003D65CD"/>
    <w:rsid w:val="003D67F1"/>
    <w:rsid w:val="003D73A3"/>
    <w:rsid w:val="003D7DC3"/>
    <w:rsid w:val="003D7F9E"/>
    <w:rsid w:val="003E0302"/>
    <w:rsid w:val="003E050A"/>
    <w:rsid w:val="003E094D"/>
    <w:rsid w:val="003E09E0"/>
    <w:rsid w:val="003E0C31"/>
    <w:rsid w:val="003E1870"/>
    <w:rsid w:val="003E1DEA"/>
    <w:rsid w:val="003E1F15"/>
    <w:rsid w:val="003E1F8A"/>
    <w:rsid w:val="003E2076"/>
    <w:rsid w:val="003E2A91"/>
    <w:rsid w:val="003E34BF"/>
    <w:rsid w:val="003E3688"/>
    <w:rsid w:val="003E3767"/>
    <w:rsid w:val="003E39FA"/>
    <w:rsid w:val="003E3D82"/>
    <w:rsid w:val="003E433A"/>
    <w:rsid w:val="003E4C17"/>
    <w:rsid w:val="003E4DAC"/>
    <w:rsid w:val="003E55E1"/>
    <w:rsid w:val="003E571C"/>
    <w:rsid w:val="003E57EB"/>
    <w:rsid w:val="003E582F"/>
    <w:rsid w:val="003E5972"/>
    <w:rsid w:val="003E5983"/>
    <w:rsid w:val="003E5C92"/>
    <w:rsid w:val="003E5D26"/>
    <w:rsid w:val="003E5EDE"/>
    <w:rsid w:val="003E6570"/>
    <w:rsid w:val="003E6759"/>
    <w:rsid w:val="003E690A"/>
    <w:rsid w:val="003E69A7"/>
    <w:rsid w:val="003E6B72"/>
    <w:rsid w:val="003E6EFC"/>
    <w:rsid w:val="003E7287"/>
    <w:rsid w:val="003E762B"/>
    <w:rsid w:val="003E7632"/>
    <w:rsid w:val="003E79D3"/>
    <w:rsid w:val="003E7B53"/>
    <w:rsid w:val="003F0269"/>
    <w:rsid w:val="003F0EF0"/>
    <w:rsid w:val="003F0F18"/>
    <w:rsid w:val="003F1A6C"/>
    <w:rsid w:val="003F3142"/>
    <w:rsid w:val="003F34E6"/>
    <w:rsid w:val="003F3993"/>
    <w:rsid w:val="003F429F"/>
    <w:rsid w:val="003F4530"/>
    <w:rsid w:val="003F48D3"/>
    <w:rsid w:val="003F49A1"/>
    <w:rsid w:val="003F54C7"/>
    <w:rsid w:val="003F54DE"/>
    <w:rsid w:val="003F5B13"/>
    <w:rsid w:val="003F5D72"/>
    <w:rsid w:val="003F5D7C"/>
    <w:rsid w:val="003F5E8A"/>
    <w:rsid w:val="003F726A"/>
    <w:rsid w:val="003F73A1"/>
    <w:rsid w:val="00400458"/>
    <w:rsid w:val="004005D7"/>
    <w:rsid w:val="0040080E"/>
    <w:rsid w:val="00401068"/>
    <w:rsid w:val="004010F7"/>
    <w:rsid w:val="00401883"/>
    <w:rsid w:val="00401889"/>
    <w:rsid w:val="00401AF9"/>
    <w:rsid w:val="004022FE"/>
    <w:rsid w:val="00402393"/>
    <w:rsid w:val="004023FA"/>
    <w:rsid w:val="0040325B"/>
    <w:rsid w:val="00403473"/>
    <w:rsid w:val="004037D8"/>
    <w:rsid w:val="004048C4"/>
    <w:rsid w:val="004049F8"/>
    <w:rsid w:val="00404CC6"/>
    <w:rsid w:val="00405104"/>
    <w:rsid w:val="00405505"/>
    <w:rsid w:val="00405870"/>
    <w:rsid w:val="0040591D"/>
    <w:rsid w:val="004059BA"/>
    <w:rsid w:val="00405DB3"/>
    <w:rsid w:val="00406402"/>
    <w:rsid w:val="0040658E"/>
    <w:rsid w:val="00406635"/>
    <w:rsid w:val="00406BCF"/>
    <w:rsid w:val="004070A0"/>
    <w:rsid w:val="0040722B"/>
    <w:rsid w:val="00407739"/>
    <w:rsid w:val="004102B8"/>
    <w:rsid w:val="004102C5"/>
    <w:rsid w:val="004102DB"/>
    <w:rsid w:val="004102FF"/>
    <w:rsid w:val="00410B14"/>
    <w:rsid w:val="00410E35"/>
    <w:rsid w:val="00410FCE"/>
    <w:rsid w:val="004117AA"/>
    <w:rsid w:val="0041196B"/>
    <w:rsid w:val="00411B57"/>
    <w:rsid w:val="00411F49"/>
    <w:rsid w:val="00411F97"/>
    <w:rsid w:val="004128B0"/>
    <w:rsid w:val="004134CC"/>
    <w:rsid w:val="004137F1"/>
    <w:rsid w:val="00413846"/>
    <w:rsid w:val="00413C9E"/>
    <w:rsid w:val="00413DD3"/>
    <w:rsid w:val="00414173"/>
    <w:rsid w:val="004141AC"/>
    <w:rsid w:val="0041469E"/>
    <w:rsid w:val="004147BE"/>
    <w:rsid w:val="00414B4C"/>
    <w:rsid w:val="00414DDA"/>
    <w:rsid w:val="00415D69"/>
    <w:rsid w:val="00416A18"/>
    <w:rsid w:val="00416AA7"/>
    <w:rsid w:val="00416C48"/>
    <w:rsid w:val="00416E49"/>
    <w:rsid w:val="00417012"/>
    <w:rsid w:val="00417029"/>
    <w:rsid w:val="004177D4"/>
    <w:rsid w:val="00417807"/>
    <w:rsid w:val="00417B54"/>
    <w:rsid w:val="00417ED0"/>
    <w:rsid w:val="00417F0B"/>
    <w:rsid w:val="00420480"/>
    <w:rsid w:val="00420530"/>
    <w:rsid w:val="0042071B"/>
    <w:rsid w:val="00420E11"/>
    <w:rsid w:val="00421031"/>
    <w:rsid w:val="0042134A"/>
    <w:rsid w:val="0042138C"/>
    <w:rsid w:val="00421659"/>
    <w:rsid w:val="00421965"/>
    <w:rsid w:val="00421F98"/>
    <w:rsid w:val="00422228"/>
    <w:rsid w:val="004223AE"/>
    <w:rsid w:val="00422FFF"/>
    <w:rsid w:val="00424989"/>
    <w:rsid w:val="00424C33"/>
    <w:rsid w:val="00424CC0"/>
    <w:rsid w:val="004252D8"/>
    <w:rsid w:val="00425F28"/>
    <w:rsid w:val="0042626D"/>
    <w:rsid w:val="004265FF"/>
    <w:rsid w:val="00426633"/>
    <w:rsid w:val="00426C0C"/>
    <w:rsid w:val="00427676"/>
    <w:rsid w:val="004303ED"/>
    <w:rsid w:val="00430C23"/>
    <w:rsid w:val="004311B4"/>
    <w:rsid w:val="004313A5"/>
    <w:rsid w:val="00431453"/>
    <w:rsid w:val="00431636"/>
    <w:rsid w:val="004319C5"/>
    <w:rsid w:val="00431B66"/>
    <w:rsid w:val="00432914"/>
    <w:rsid w:val="00432BFE"/>
    <w:rsid w:val="00432DBF"/>
    <w:rsid w:val="0043304B"/>
    <w:rsid w:val="0043342B"/>
    <w:rsid w:val="004339AF"/>
    <w:rsid w:val="00433C30"/>
    <w:rsid w:val="004346EC"/>
    <w:rsid w:val="00434C1D"/>
    <w:rsid w:val="004356D2"/>
    <w:rsid w:val="00435A48"/>
    <w:rsid w:val="00435CF8"/>
    <w:rsid w:val="00435D14"/>
    <w:rsid w:val="004361AA"/>
    <w:rsid w:val="004362AC"/>
    <w:rsid w:val="00436424"/>
    <w:rsid w:val="004365BB"/>
    <w:rsid w:val="004367C9"/>
    <w:rsid w:val="00436934"/>
    <w:rsid w:val="0043734C"/>
    <w:rsid w:val="0043754A"/>
    <w:rsid w:val="004377C7"/>
    <w:rsid w:val="00437D9E"/>
    <w:rsid w:val="004403A6"/>
    <w:rsid w:val="0044041A"/>
    <w:rsid w:val="00440539"/>
    <w:rsid w:val="00440F5E"/>
    <w:rsid w:val="00440FDF"/>
    <w:rsid w:val="004410F8"/>
    <w:rsid w:val="00441177"/>
    <w:rsid w:val="004418F0"/>
    <w:rsid w:val="00441E86"/>
    <w:rsid w:val="00442E61"/>
    <w:rsid w:val="00442F6A"/>
    <w:rsid w:val="00443CA8"/>
    <w:rsid w:val="00443DF8"/>
    <w:rsid w:val="00444466"/>
    <w:rsid w:val="00444553"/>
    <w:rsid w:val="00445571"/>
    <w:rsid w:val="0044566C"/>
    <w:rsid w:val="0044699F"/>
    <w:rsid w:val="004471B2"/>
    <w:rsid w:val="00447291"/>
    <w:rsid w:val="0044749D"/>
    <w:rsid w:val="0044778D"/>
    <w:rsid w:val="00447F49"/>
    <w:rsid w:val="004500E8"/>
    <w:rsid w:val="004508B6"/>
    <w:rsid w:val="00450A2A"/>
    <w:rsid w:val="00450E77"/>
    <w:rsid w:val="0045103B"/>
    <w:rsid w:val="00451673"/>
    <w:rsid w:val="00451923"/>
    <w:rsid w:val="004522D5"/>
    <w:rsid w:val="00452A88"/>
    <w:rsid w:val="00452EEC"/>
    <w:rsid w:val="0045307E"/>
    <w:rsid w:val="00453400"/>
    <w:rsid w:val="004541DD"/>
    <w:rsid w:val="004544FD"/>
    <w:rsid w:val="00454720"/>
    <w:rsid w:val="00454A5C"/>
    <w:rsid w:val="00456141"/>
    <w:rsid w:val="00456151"/>
    <w:rsid w:val="00456415"/>
    <w:rsid w:val="0045650D"/>
    <w:rsid w:val="00456A6E"/>
    <w:rsid w:val="00456D06"/>
    <w:rsid w:val="004572DD"/>
    <w:rsid w:val="00457DE2"/>
    <w:rsid w:val="00460794"/>
    <w:rsid w:val="004609AA"/>
    <w:rsid w:val="00460A31"/>
    <w:rsid w:val="00460C8F"/>
    <w:rsid w:val="004613C6"/>
    <w:rsid w:val="0046246E"/>
    <w:rsid w:val="004637B5"/>
    <w:rsid w:val="00463876"/>
    <w:rsid w:val="00463BF0"/>
    <w:rsid w:val="00464026"/>
    <w:rsid w:val="0046475B"/>
    <w:rsid w:val="00464920"/>
    <w:rsid w:val="00465507"/>
    <w:rsid w:val="004667E6"/>
    <w:rsid w:val="0046681B"/>
    <w:rsid w:val="00466B70"/>
    <w:rsid w:val="00466E39"/>
    <w:rsid w:val="00467427"/>
    <w:rsid w:val="00467BC6"/>
    <w:rsid w:val="00467D47"/>
    <w:rsid w:val="0047026A"/>
    <w:rsid w:val="00470933"/>
    <w:rsid w:val="00470949"/>
    <w:rsid w:val="004710AC"/>
    <w:rsid w:val="004710F0"/>
    <w:rsid w:val="004716FF"/>
    <w:rsid w:val="00471898"/>
    <w:rsid w:val="00471976"/>
    <w:rsid w:val="00471B67"/>
    <w:rsid w:val="0047247E"/>
    <w:rsid w:val="004724DF"/>
    <w:rsid w:val="00472809"/>
    <w:rsid w:val="004728C8"/>
    <w:rsid w:val="00472BB7"/>
    <w:rsid w:val="004731F4"/>
    <w:rsid w:val="004734C3"/>
    <w:rsid w:val="00473BC6"/>
    <w:rsid w:val="00474468"/>
    <w:rsid w:val="00474617"/>
    <w:rsid w:val="00474DC5"/>
    <w:rsid w:val="004750CA"/>
    <w:rsid w:val="00475261"/>
    <w:rsid w:val="004753D4"/>
    <w:rsid w:val="00475770"/>
    <w:rsid w:val="00475AE3"/>
    <w:rsid w:val="00475F38"/>
    <w:rsid w:val="004765B1"/>
    <w:rsid w:val="0047662F"/>
    <w:rsid w:val="00476BEC"/>
    <w:rsid w:val="00476DA4"/>
    <w:rsid w:val="00477454"/>
    <w:rsid w:val="0047788B"/>
    <w:rsid w:val="00477F5A"/>
    <w:rsid w:val="004804F0"/>
    <w:rsid w:val="00481021"/>
    <w:rsid w:val="00481579"/>
    <w:rsid w:val="00481D03"/>
    <w:rsid w:val="004821ED"/>
    <w:rsid w:val="00482D13"/>
    <w:rsid w:val="004831C0"/>
    <w:rsid w:val="00483275"/>
    <w:rsid w:val="00483A3E"/>
    <w:rsid w:val="00483CF3"/>
    <w:rsid w:val="00484113"/>
    <w:rsid w:val="00484605"/>
    <w:rsid w:val="0048464B"/>
    <w:rsid w:val="00484A34"/>
    <w:rsid w:val="00485055"/>
    <w:rsid w:val="0048523E"/>
    <w:rsid w:val="004852E7"/>
    <w:rsid w:val="004856F2"/>
    <w:rsid w:val="00485C29"/>
    <w:rsid w:val="00485D8B"/>
    <w:rsid w:val="00485E06"/>
    <w:rsid w:val="00485F9C"/>
    <w:rsid w:val="00486196"/>
    <w:rsid w:val="004863DF"/>
    <w:rsid w:val="00486F65"/>
    <w:rsid w:val="00487213"/>
    <w:rsid w:val="0048756A"/>
    <w:rsid w:val="00487CCD"/>
    <w:rsid w:val="00490722"/>
    <w:rsid w:val="00490805"/>
    <w:rsid w:val="00490DA1"/>
    <w:rsid w:val="004911EA"/>
    <w:rsid w:val="00491ABF"/>
    <w:rsid w:val="00491B32"/>
    <w:rsid w:val="00491C0D"/>
    <w:rsid w:val="004927C5"/>
    <w:rsid w:val="00492B2F"/>
    <w:rsid w:val="00492BDA"/>
    <w:rsid w:val="004933B5"/>
    <w:rsid w:val="004936E3"/>
    <w:rsid w:val="00493993"/>
    <w:rsid w:val="00493B60"/>
    <w:rsid w:val="00493B6C"/>
    <w:rsid w:val="004943B7"/>
    <w:rsid w:val="0049466C"/>
    <w:rsid w:val="0049478C"/>
    <w:rsid w:val="00494A08"/>
    <w:rsid w:val="00495577"/>
    <w:rsid w:val="004955C6"/>
    <w:rsid w:val="0049588F"/>
    <w:rsid w:val="00495BE3"/>
    <w:rsid w:val="00495CCB"/>
    <w:rsid w:val="00495D20"/>
    <w:rsid w:val="004968A5"/>
    <w:rsid w:val="00496D09"/>
    <w:rsid w:val="00497794"/>
    <w:rsid w:val="00497939"/>
    <w:rsid w:val="00497A45"/>
    <w:rsid w:val="00497B9C"/>
    <w:rsid w:val="004A03F7"/>
    <w:rsid w:val="004A0E4C"/>
    <w:rsid w:val="004A114E"/>
    <w:rsid w:val="004A1350"/>
    <w:rsid w:val="004A173E"/>
    <w:rsid w:val="004A1D1A"/>
    <w:rsid w:val="004A1F44"/>
    <w:rsid w:val="004A1FA7"/>
    <w:rsid w:val="004A21DA"/>
    <w:rsid w:val="004A272D"/>
    <w:rsid w:val="004A3123"/>
    <w:rsid w:val="004A3BB3"/>
    <w:rsid w:val="004A3BFD"/>
    <w:rsid w:val="004A3D21"/>
    <w:rsid w:val="004A4194"/>
    <w:rsid w:val="004A4570"/>
    <w:rsid w:val="004A556C"/>
    <w:rsid w:val="004A5B00"/>
    <w:rsid w:val="004A5C20"/>
    <w:rsid w:val="004A5CBA"/>
    <w:rsid w:val="004A62C6"/>
    <w:rsid w:val="004A64B4"/>
    <w:rsid w:val="004A65D4"/>
    <w:rsid w:val="004A68B6"/>
    <w:rsid w:val="004A6AA7"/>
    <w:rsid w:val="004A6CEF"/>
    <w:rsid w:val="004A6DAB"/>
    <w:rsid w:val="004A7318"/>
    <w:rsid w:val="004B011F"/>
    <w:rsid w:val="004B06ED"/>
    <w:rsid w:val="004B1447"/>
    <w:rsid w:val="004B207B"/>
    <w:rsid w:val="004B26A5"/>
    <w:rsid w:val="004B2EB6"/>
    <w:rsid w:val="004B32F5"/>
    <w:rsid w:val="004B3BD6"/>
    <w:rsid w:val="004B4190"/>
    <w:rsid w:val="004B4786"/>
    <w:rsid w:val="004B4C16"/>
    <w:rsid w:val="004B4DA4"/>
    <w:rsid w:val="004B51DB"/>
    <w:rsid w:val="004B5ABB"/>
    <w:rsid w:val="004B5AC7"/>
    <w:rsid w:val="004B5BA7"/>
    <w:rsid w:val="004B5D89"/>
    <w:rsid w:val="004B5D95"/>
    <w:rsid w:val="004B62E4"/>
    <w:rsid w:val="004B6368"/>
    <w:rsid w:val="004B63FD"/>
    <w:rsid w:val="004B6518"/>
    <w:rsid w:val="004B66DE"/>
    <w:rsid w:val="004B6781"/>
    <w:rsid w:val="004B68B6"/>
    <w:rsid w:val="004B6AEB"/>
    <w:rsid w:val="004B6B62"/>
    <w:rsid w:val="004B6D91"/>
    <w:rsid w:val="004B6F7C"/>
    <w:rsid w:val="004B721B"/>
    <w:rsid w:val="004B7222"/>
    <w:rsid w:val="004B73BB"/>
    <w:rsid w:val="004B7AFF"/>
    <w:rsid w:val="004C0894"/>
    <w:rsid w:val="004C1421"/>
    <w:rsid w:val="004C1436"/>
    <w:rsid w:val="004C1B37"/>
    <w:rsid w:val="004C1BAD"/>
    <w:rsid w:val="004C1CD8"/>
    <w:rsid w:val="004C2393"/>
    <w:rsid w:val="004C245A"/>
    <w:rsid w:val="004C2AAB"/>
    <w:rsid w:val="004C2EB1"/>
    <w:rsid w:val="004C2F08"/>
    <w:rsid w:val="004C3058"/>
    <w:rsid w:val="004C34B0"/>
    <w:rsid w:val="004C41FC"/>
    <w:rsid w:val="004C424A"/>
    <w:rsid w:val="004C444D"/>
    <w:rsid w:val="004C478C"/>
    <w:rsid w:val="004C4BCA"/>
    <w:rsid w:val="004C5000"/>
    <w:rsid w:val="004C5359"/>
    <w:rsid w:val="004C555A"/>
    <w:rsid w:val="004C6106"/>
    <w:rsid w:val="004C61F4"/>
    <w:rsid w:val="004C63FE"/>
    <w:rsid w:val="004C7169"/>
    <w:rsid w:val="004C7B64"/>
    <w:rsid w:val="004C7CE1"/>
    <w:rsid w:val="004D05F0"/>
    <w:rsid w:val="004D08C9"/>
    <w:rsid w:val="004D0F71"/>
    <w:rsid w:val="004D12D2"/>
    <w:rsid w:val="004D136A"/>
    <w:rsid w:val="004D1456"/>
    <w:rsid w:val="004D17AD"/>
    <w:rsid w:val="004D1AB9"/>
    <w:rsid w:val="004D21F7"/>
    <w:rsid w:val="004D2351"/>
    <w:rsid w:val="004D24E8"/>
    <w:rsid w:val="004D27D2"/>
    <w:rsid w:val="004D2977"/>
    <w:rsid w:val="004D2BAA"/>
    <w:rsid w:val="004D2F1F"/>
    <w:rsid w:val="004D2F42"/>
    <w:rsid w:val="004D2FC7"/>
    <w:rsid w:val="004D375C"/>
    <w:rsid w:val="004D3DD4"/>
    <w:rsid w:val="004D442B"/>
    <w:rsid w:val="004D4DCB"/>
    <w:rsid w:val="004D5289"/>
    <w:rsid w:val="004D55E5"/>
    <w:rsid w:val="004D560C"/>
    <w:rsid w:val="004D61A8"/>
    <w:rsid w:val="004D6442"/>
    <w:rsid w:val="004D66BA"/>
    <w:rsid w:val="004D6C17"/>
    <w:rsid w:val="004D6E30"/>
    <w:rsid w:val="004D7A73"/>
    <w:rsid w:val="004E00EC"/>
    <w:rsid w:val="004E0239"/>
    <w:rsid w:val="004E02E8"/>
    <w:rsid w:val="004E0C6B"/>
    <w:rsid w:val="004E0E21"/>
    <w:rsid w:val="004E1356"/>
    <w:rsid w:val="004E1513"/>
    <w:rsid w:val="004E1A82"/>
    <w:rsid w:val="004E1BFB"/>
    <w:rsid w:val="004E1FC3"/>
    <w:rsid w:val="004E2068"/>
    <w:rsid w:val="004E2328"/>
    <w:rsid w:val="004E236E"/>
    <w:rsid w:val="004E2376"/>
    <w:rsid w:val="004E3A8C"/>
    <w:rsid w:val="004E3FC4"/>
    <w:rsid w:val="004E41E5"/>
    <w:rsid w:val="004E42D8"/>
    <w:rsid w:val="004E535B"/>
    <w:rsid w:val="004E5410"/>
    <w:rsid w:val="004E5513"/>
    <w:rsid w:val="004E57C5"/>
    <w:rsid w:val="004E5B4F"/>
    <w:rsid w:val="004E5E1B"/>
    <w:rsid w:val="004E62E5"/>
    <w:rsid w:val="004E6459"/>
    <w:rsid w:val="004E64C9"/>
    <w:rsid w:val="004E672C"/>
    <w:rsid w:val="004E6730"/>
    <w:rsid w:val="004E6898"/>
    <w:rsid w:val="004E69B0"/>
    <w:rsid w:val="004E6CD3"/>
    <w:rsid w:val="004E6E49"/>
    <w:rsid w:val="004E70F5"/>
    <w:rsid w:val="004E793E"/>
    <w:rsid w:val="004E7950"/>
    <w:rsid w:val="004E7D3F"/>
    <w:rsid w:val="004E7F21"/>
    <w:rsid w:val="004F02B6"/>
    <w:rsid w:val="004F036A"/>
    <w:rsid w:val="004F08AB"/>
    <w:rsid w:val="004F0BDF"/>
    <w:rsid w:val="004F0C63"/>
    <w:rsid w:val="004F12E8"/>
    <w:rsid w:val="004F1329"/>
    <w:rsid w:val="004F1514"/>
    <w:rsid w:val="004F1567"/>
    <w:rsid w:val="004F1CCC"/>
    <w:rsid w:val="004F2100"/>
    <w:rsid w:val="004F28F0"/>
    <w:rsid w:val="004F2982"/>
    <w:rsid w:val="004F29B9"/>
    <w:rsid w:val="004F2FEB"/>
    <w:rsid w:val="004F3016"/>
    <w:rsid w:val="004F3DA9"/>
    <w:rsid w:val="004F4432"/>
    <w:rsid w:val="004F4E5D"/>
    <w:rsid w:val="004F50A7"/>
    <w:rsid w:val="004F5149"/>
    <w:rsid w:val="004F515F"/>
    <w:rsid w:val="004F5709"/>
    <w:rsid w:val="004F58F1"/>
    <w:rsid w:val="004F5A17"/>
    <w:rsid w:val="004F5A2C"/>
    <w:rsid w:val="004F5EE3"/>
    <w:rsid w:val="004F646B"/>
    <w:rsid w:val="004F64F7"/>
    <w:rsid w:val="004F6A4D"/>
    <w:rsid w:val="004F6DF9"/>
    <w:rsid w:val="004F749E"/>
    <w:rsid w:val="004F74A0"/>
    <w:rsid w:val="00500035"/>
    <w:rsid w:val="005001F9"/>
    <w:rsid w:val="005002E1"/>
    <w:rsid w:val="00500444"/>
    <w:rsid w:val="00500FF0"/>
    <w:rsid w:val="00501116"/>
    <w:rsid w:val="005016B3"/>
    <w:rsid w:val="00501921"/>
    <w:rsid w:val="005021CA"/>
    <w:rsid w:val="0050245A"/>
    <w:rsid w:val="005029AB"/>
    <w:rsid w:val="00502A08"/>
    <w:rsid w:val="00502E10"/>
    <w:rsid w:val="00502FB9"/>
    <w:rsid w:val="0050409B"/>
    <w:rsid w:val="005044BF"/>
    <w:rsid w:val="00504AD4"/>
    <w:rsid w:val="00504B2B"/>
    <w:rsid w:val="00504C03"/>
    <w:rsid w:val="00504F17"/>
    <w:rsid w:val="00504FD2"/>
    <w:rsid w:val="005051DD"/>
    <w:rsid w:val="00505211"/>
    <w:rsid w:val="00505431"/>
    <w:rsid w:val="00505CD4"/>
    <w:rsid w:val="00505D3D"/>
    <w:rsid w:val="00505E31"/>
    <w:rsid w:val="0050616A"/>
    <w:rsid w:val="00506933"/>
    <w:rsid w:val="00506980"/>
    <w:rsid w:val="00506A6A"/>
    <w:rsid w:val="00506D6C"/>
    <w:rsid w:val="0050714F"/>
    <w:rsid w:val="00507572"/>
    <w:rsid w:val="005075D1"/>
    <w:rsid w:val="00507680"/>
    <w:rsid w:val="0050779C"/>
    <w:rsid w:val="00507B41"/>
    <w:rsid w:val="00507DAF"/>
    <w:rsid w:val="005102FF"/>
    <w:rsid w:val="005106CE"/>
    <w:rsid w:val="00510B8F"/>
    <w:rsid w:val="00510D8C"/>
    <w:rsid w:val="00510F40"/>
    <w:rsid w:val="0051123A"/>
    <w:rsid w:val="00511478"/>
    <w:rsid w:val="00511516"/>
    <w:rsid w:val="00511EE3"/>
    <w:rsid w:val="00511F16"/>
    <w:rsid w:val="00512CD5"/>
    <w:rsid w:val="00512E45"/>
    <w:rsid w:val="005139F9"/>
    <w:rsid w:val="00513F3D"/>
    <w:rsid w:val="00514B2E"/>
    <w:rsid w:val="0051522F"/>
    <w:rsid w:val="00515BF2"/>
    <w:rsid w:val="00515D44"/>
    <w:rsid w:val="00515FBA"/>
    <w:rsid w:val="005164B9"/>
    <w:rsid w:val="0051684D"/>
    <w:rsid w:val="00516DDE"/>
    <w:rsid w:val="0051706D"/>
    <w:rsid w:val="005172F9"/>
    <w:rsid w:val="00517445"/>
    <w:rsid w:val="00517547"/>
    <w:rsid w:val="00517625"/>
    <w:rsid w:val="0052057A"/>
    <w:rsid w:val="00520868"/>
    <w:rsid w:val="00520C83"/>
    <w:rsid w:val="00520D02"/>
    <w:rsid w:val="00520FD2"/>
    <w:rsid w:val="00521B09"/>
    <w:rsid w:val="00521B75"/>
    <w:rsid w:val="005220D1"/>
    <w:rsid w:val="005221C2"/>
    <w:rsid w:val="0052262B"/>
    <w:rsid w:val="00522F01"/>
    <w:rsid w:val="005232E8"/>
    <w:rsid w:val="00523524"/>
    <w:rsid w:val="00523984"/>
    <w:rsid w:val="00523DA5"/>
    <w:rsid w:val="00525218"/>
    <w:rsid w:val="00525CF1"/>
    <w:rsid w:val="00525D07"/>
    <w:rsid w:val="005260BD"/>
    <w:rsid w:val="005263E8"/>
    <w:rsid w:val="0052671F"/>
    <w:rsid w:val="005268FC"/>
    <w:rsid w:val="00527100"/>
    <w:rsid w:val="005273C0"/>
    <w:rsid w:val="005278A5"/>
    <w:rsid w:val="00527BB9"/>
    <w:rsid w:val="005305D4"/>
    <w:rsid w:val="00530691"/>
    <w:rsid w:val="00530733"/>
    <w:rsid w:val="00530828"/>
    <w:rsid w:val="00530884"/>
    <w:rsid w:val="00530C12"/>
    <w:rsid w:val="00530DC7"/>
    <w:rsid w:val="00530E55"/>
    <w:rsid w:val="00531079"/>
    <w:rsid w:val="005310AE"/>
    <w:rsid w:val="0053146E"/>
    <w:rsid w:val="00531644"/>
    <w:rsid w:val="00531EC1"/>
    <w:rsid w:val="0053202A"/>
    <w:rsid w:val="005322B6"/>
    <w:rsid w:val="00532596"/>
    <w:rsid w:val="00532638"/>
    <w:rsid w:val="00532745"/>
    <w:rsid w:val="0053274A"/>
    <w:rsid w:val="00532B86"/>
    <w:rsid w:val="00532CCD"/>
    <w:rsid w:val="00533119"/>
    <w:rsid w:val="00533773"/>
    <w:rsid w:val="00533975"/>
    <w:rsid w:val="00533A2A"/>
    <w:rsid w:val="0053414D"/>
    <w:rsid w:val="0053490D"/>
    <w:rsid w:val="00534937"/>
    <w:rsid w:val="00534C08"/>
    <w:rsid w:val="00534D8B"/>
    <w:rsid w:val="00534F0E"/>
    <w:rsid w:val="00534F94"/>
    <w:rsid w:val="005352CF"/>
    <w:rsid w:val="00535586"/>
    <w:rsid w:val="00535691"/>
    <w:rsid w:val="005360EA"/>
    <w:rsid w:val="00536789"/>
    <w:rsid w:val="0053681E"/>
    <w:rsid w:val="00536861"/>
    <w:rsid w:val="00536C44"/>
    <w:rsid w:val="005371BF"/>
    <w:rsid w:val="00537417"/>
    <w:rsid w:val="0053741C"/>
    <w:rsid w:val="00537854"/>
    <w:rsid w:val="00537B28"/>
    <w:rsid w:val="00537D14"/>
    <w:rsid w:val="00540144"/>
    <w:rsid w:val="00540AA7"/>
    <w:rsid w:val="00540AB3"/>
    <w:rsid w:val="00540C32"/>
    <w:rsid w:val="00540CDA"/>
    <w:rsid w:val="00540FE6"/>
    <w:rsid w:val="00541241"/>
    <w:rsid w:val="00541369"/>
    <w:rsid w:val="00541541"/>
    <w:rsid w:val="005415EC"/>
    <w:rsid w:val="0054176D"/>
    <w:rsid w:val="00541A5D"/>
    <w:rsid w:val="00541C27"/>
    <w:rsid w:val="00542E40"/>
    <w:rsid w:val="00542EF0"/>
    <w:rsid w:val="005430DB"/>
    <w:rsid w:val="00543374"/>
    <w:rsid w:val="0054347E"/>
    <w:rsid w:val="00543562"/>
    <w:rsid w:val="00543EC0"/>
    <w:rsid w:val="005443CC"/>
    <w:rsid w:val="005443CF"/>
    <w:rsid w:val="0054472B"/>
    <w:rsid w:val="00544798"/>
    <w:rsid w:val="00544EEA"/>
    <w:rsid w:val="005451FD"/>
    <w:rsid w:val="005452AE"/>
    <w:rsid w:val="00545445"/>
    <w:rsid w:val="005454E7"/>
    <w:rsid w:val="00546039"/>
    <w:rsid w:val="0054628B"/>
    <w:rsid w:val="00546575"/>
    <w:rsid w:val="0054676B"/>
    <w:rsid w:val="005468C6"/>
    <w:rsid w:val="00547092"/>
    <w:rsid w:val="0054715B"/>
    <w:rsid w:val="005471B3"/>
    <w:rsid w:val="005476F6"/>
    <w:rsid w:val="00547E91"/>
    <w:rsid w:val="0055012B"/>
    <w:rsid w:val="0055060D"/>
    <w:rsid w:val="00550800"/>
    <w:rsid w:val="005511BA"/>
    <w:rsid w:val="00551406"/>
    <w:rsid w:val="00551490"/>
    <w:rsid w:val="0055178A"/>
    <w:rsid w:val="00552C23"/>
    <w:rsid w:val="005532BA"/>
    <w:rsid w:val="00553C84"/>
    <w:rsid w:val="0055404A"/>
    <w:rsid w:val="00554495"/>
    <w:rsid w:val="005544D4"/>
    <w:rsid w:val="005544E3"/>
    <w:rsid w:val="005546CE"/>
    <w:rsid w:val="00554C0E"/>
    <w:rsid w:val="005562BA"/>
    <w:rsid w:val="00556660"/>
    <w:rsid w:val="00556979"/>
    <w:rsid w:val="005569D6"/>
    <w:rsid w:val="00556B40"/>
    <w:rsid w:val="00556EA2"/>
    <w:rsid w:val="00557879"/>
    <w:rsid w:val="00557B78"/>
    <w:rsid w:val="00557C7B"/>
    <w:rsid w:val="005601AA"/>
    <w:rsid w:val="00560335"/>
    <w:rsid w:val="0056055F"/>
    <w:rsid w:val="00560ACE"/>
    <w:rsid w:val="005613D1"/>
    <w:rsid w:val="005614E4"/>
    <w:rsid w:val="00561DAD"/>
    <w:rsid w:val="00561F18"/>
    <w:rsid w:val="0056206D"/>
    <w:rsid w:val="00562315"/>
    <w:rsid w:val="005623A2"/>
    <w:rsid w:val="0056286F"/>
    <w:rsid w:val="00562D0A"/>
    <w:rsid w:val="005630BF"/>
    <w:rsid w:val="005631F2"/>
    <w:rsid w:val="00563451"/>
    <w:rsid w:val="00563AAD"/>
    <w:rsid w:val="00563C1C"/>
    <w:rsid w:val="005644D8"/>
    <w:rsid w:val="00564F2A"/>
    <w:rsid w:val="00565208"/>
    <w:rsid w:val="0056530A"/>
    <w:rsid w:val="00565743"/>
    <w:rsid w:val="0056587F"/>
    <w:rsid w:val="00566182"/>
    <w:rsid w:val="005663D7"/>
    <w:rsid w:val="00566789"/>
    <w:rsid w:val="00566BEB"/>
    <w:rsid w:val="005673A8"/>
    <w:rsid w:val="00567655"/>
    <w:rsid w:val="0056779B"/>
    <w:rsid w:val="005677D3"/>
    <w:rsid w:val="00567C7A"/>
    <w:rsid w:val="0057011F"/>
    <w:rsid w:val="00570280"/>
    <w:rsid w:val="005703F5"/>
    <w:rsid w:val="0057048D"/>
    <w:rsid w:val="005706AE"/>
    <w:rsid w:val="0057153A"/>
    <w:rsid w:val="00571636"/>
    <w:rsid w:val="00571EC1"/>
    <w:rsid w:val="005721EA"/>
    <w:rsid w:val="00572ED7"/>
    <w:rsid w:val="00572EFB"/>
    <w:rsid w:val="00573331"/>
    <w:rsid w:val="00573ED6"/>
    <w:rsid w:val="00573FC4"/>
    <w:rsid w:val="00574A19"/>
    <w:rsid w:val="0057529F"/>
    <w:rsid w:val="005757BA"/>
    <w:rsid w:val="00575AD1"/>
    <w:rsid w:val="00575B20"/>
    <w:rsid w:val="00575F9E"/>
    <w:rsid w:val="005762F8"/>
    <w:rsid w:val="005767C4"/>
    <w:rsid w:val="00576B81"/>
    <w:rsid w:val="0057720A"/>
    <w:rsid w:val="0057760B"/>
    <w:rsid w:val="0057775A"/>
    <w:rsid w:val="005777FA"/>
    <w:rsid w:val="00577EF1"/>
    <w:rsid w:val="00580B98"/>
    <w:rsid w:val="00580D2C"/>
    <w:rsid w:val="00581AF7"/>
    <w:rsid w:val="00581BE5"/>
    <w:rsid w:val="00581F03"/>
    <w:rsid w:val="00581F29"/>
    <w:rsid w:val="00581FBE"/>
    <w:rsid w:val="0058212C"/>
    <w:rsid w:val="00582FFA"/>
    <w:rsid w:val="005834EF"/>
    <w:rsid w:val="0058353B"/>
    <w:rsid w:val="0058398D"/>
    <w:rsid w:val="005839BC"/>
    <w:rsid w:val="00583C53"/>
    <w:rsid w:val="00583E5A"/>
    <w:rsid w:val="0058481E"/>
    <w:rsid w:val="005849F9"/>
    <w:rsid w:val="00584A5B"/>
    <w:rsid w:val="00584C38"/>
    <w:rsid w:val="005850A8"/>
    <w:rsid w:val="005850F2"/>
    <w:rsid w:val="005852AC"/>
    <w:rsid w:val="00585357"/>
    <w:rsid w:val="00585A03"/>
    <w:rsid w:val="00585D2D"/>
    <w:rsid w:val="00585DD6"/>
    <w:rsid w:val="00586451"/>
    <w:rsid w:val="005867C1"/>
    <w:rsid w:val="00586E60"/>
    <w:rsid w:val="00587060"/>
    <w:rsid w:val="00587C55"/>
    <w:rsid w:val="00590019"/>
    <w:rsid w:val="005900AE"/>
    <w:rsid w:val="005903BA"/>
    <w:rsid w:val="00590553"/>
    <w:rsid w:val="005909CF"/>
    <w:rsid w:val="00590AB4"/>
    <w:rsid w:val="00590BED"/>
    <w:rsid w:val="00590DE6"/>
    <w:rsid w:val="00591385"/>
    <w:rsid w:val="00591E05"/>
    <w:rsid w:val="00592417"/>
    <w:rsid w:val="00592843"/>
    <w:rsid w:val="00592B43"/>
    <w:rsid w:val="005934A8"/>
    <w:rsid w:val="005934D2"/>
    <w:rsid w:val="00593F88"/>
    <w:rsid w:val="00594058"/>
    <w:rsid w:val="00594147"/>
    <w:rsid w:val="005949BF"/>
    <w:rsid w:val="00594B27"/>
    <w:rsid w:val="00594E9E"/>
    <w:rsid w:val="00595291"/>
    <w:rsid w:val="0059535F"/>
    <w:rsid w:val="00595683"/>
    <w:rsid w:val="00595727"/>
    <w:rsid w:val="00595AAE"/>
    <w:rsid w:val="00595FDF"/>
    <w:rsid w:val="005A01F5"/>
    <w:rsid w:val="005A062E"/>
    <w:rsid w:val="005A1971"/>
    <w:rsid w:val="005A1D1C"/>
    <w:rsid w:val="005A1DCC"/>
    <w:rsid w:val="005A1E0B"/>
    <w:rsid w:val="005A20A3"/>
    <w:rsid w:val="005A2548"/>
    <w:rsid w:val="005A25A7"/>
    <w:rsid w:val="005A2A1F"/>
    <w:rsid w:val="005A33F3"/>
    <w:rsid w:val="005A37D2"/>
    <w:rsid w:val="005A3CD3"/>
    <w:rsid w:val="005A43A4"/>
    <w:rsid w:val="005A442B"/>
    <w:rsid w:val="005A4583"/>
    <w:rsid w:val="005A46B0"/>
    <w:rsid w:val="005A491A"/>
    <w:rsid w:val="005A4CF1"/>
    <w:rsid w:val="005A4D33"/>
    <w:rsid w:val="005A4DFB"/>
    <w:rsid w:val="005A53E0"/>
    <w:rsid w:val="005A5911"/>
    <w:rsid w:val="005A59D8"/>
    <w:rsid w:val="005A602C"/>
    <w:rsid w:val="005A6259"/>
    <w:rsid w:val="005A638B"/>
    <w:rsid w:val="005A7A07"/>
    <w:rsid w:val="005A7C71"/>
    <w:rsid w:val="005B0DC4"/>
    <w:rsid w:val="005B136D"/>
    <w:rsid w:val="005B2241"/>
    <w:rsid w:val="005B2536"/>
    <w:rsid w:val="005B26CD"/>
    <w:rsid w:val="005B2A27"/>
    <w:rsid w:val="005B3607"/>
    <w:rsid w:val="005B386F"/>
    <w:rsid w:val="005B3C6A"/>
    <w:rsid w:val="005B3EDE"/>
    <w:rsid w:val="005B417F"/>
    <w:rsid w:val="005B5817"/>
    <w:rsid w:val="005B5BE3"/>
    <w:rsid w:val="005B6A3E"/>
    <w:rsid w:val="005B6B4A"/>
    <w:rsid w:val="005B75E4"/>
    <w:rsid w:val="005B7661"/>
    <w:rsid w:val="005B76A0"/>
    <w:rsid w:val="005B7906"/>
    <w:rsid w:val="005B7A70"/>
    <w:rsid w:val="005B7B50"/>
    <w:rsid w:val="005C004F"/>
    <w:rsid w:val="005C0A2B"/>
    <w:rsid w:val="005C10E5"/>
    <w:rsid w:val="005C1185"/>
    <w:rsid w:val="005C21C8"/>
    <w:rsid w:val="005C2303"/>
    <w:rsid w:val="005C3085"/>
    <w:rsid w:val="005C32DC"/>
    <w:rsid w:val="005C3783"/>
    <w:rsid w:val="005C3A76"/>
    <w:rsid w:val="005C415F"/>
    <w:rsid w:val="005C4711"/>
    <w:rsid w:val="005C4AF1"/>
    <w:rsid w:val="005C576C"/>
    <w:rsid w:val="005C586E"/>
    <w:rsid w:val="005C5A7D"/>
    <w:rsid w:val="005C5C7B"/>
    <w:rsid w:val="005C641C"/>
    <w:rsid w:val="005C64D3"/>
    <w:rsid w:val="005C6765"/>
    <w:rsid w:val="005C764B"/>
    <w:rsid w:val="005C77F4"/>
    <w:rsid w:val="005C7F6C"/>
    <w:rsid w:val="005D1085"/>
    <w:rsid w:val="005D1B46"/>
    <w:rsid w:val="005D1D00"/>
    <w:rsid w:val="005D1DF5"/>
    <w:rsid w:val="005D23B4"/>
    <w:rsid w:val="005D26D7"/>
    <w:rsid w:val="005D29D2"/>
    <w:rsid w:val="005D2AE8"/>
    <w:rsid w:val="005D3BA8"/>
    <w:rsid w:val="005D3E38"/>
    <w:rsid w:val="005D3FDC"/>
    <w:rsid w:val="005D4045"/>
    <w:rsid w:val="005D4411"/>
    <w:rsid w:val="005D49B9"/>
    <w:rsid w:val="005D4B51"/>
    <w:rsid w:val="005D5417"/>
    <w:rsid w:val="005D5B1B"/>
    <w:rsid w:val="005D688B"/>
    <w:rsid w:val="005D68FD"/>
    <w:rsid w:val="005D69B5"/>
    <w:rsid w:val="005D6C29"/>
    <w:rsid w:val="005D6D6B"/>
    <w:rsid w:val="005D70FF"/>
    <w:rsid w:val="005D7693"/>
    <w:rsid w:val="005D77FF"/>
    <w:rsid w:val="005D7883"/>
    <w:rsid w:val="005D78A7"/>
    <w:rsid w:val="005D7B0B"/>
    <w:rsid w:val="005D7B68"/>
    <w:rsid w:val="005E0086"/>
    <w:rsid w:val="005E01D8"/>
    <w:rsid w:val="005E07D1"/>
    <w:rsid w:val="005E0923"/>
    <w:rsid w:val="005E0B80"/>
    <w:rsid w:val="005E0BD9"/>
    <w:rsid w:val="005E0CA0"/>
    <w:rsid w:val="005E1FAE"/>
    <w:rsid w:val="005E213E"/>
    <w:rsid w:val="005E2A08"/>
    <w:rsid w:val="005E2DF9"/>
    <w:rsid w:val="005E3066"/>
    <w:rsid w:val="005E3493"/>
    <w:rsid w:val="005E377F"/>
    <w:rsid w:val="005E3C83"/>
    <w:rsid w:val="005E3CAB"/>
    <w:rsid w:val="005E40D0"/>
    <w:rsid w:val="005E419A"/>
    <w:rsid w:val="005E437B"/>
    <w:rsid w:val="005E446A"/>
    <w:rsid w:val="005E4EB4"/>
    <w:rsid w:val="005E566B"/>
    <w:rsid w:val="005E5732"/>
    <w:rsid w:val="005E598C"/>
    <w:rsid w:val="005E5A8D"/>
    <w:rsid w:val="005E5CFB"/>
    <w:rsid w:val="005E5E35"/>
    <w:rsid w:val="005E60BC"/>
    <w:rsid w:val="005E6583"/>
    <w:rsid w:val="005E6A8B"/>
    <w:rsid w:val="005E6C67"/>
    <w:rsid w:val="005E6D7C"/>
    <w:rsid w:val="005E7E38"/>
    <w:rsid w:val="005F0544"/>
    <w:rsid w:val="005F0F8D"/>
    <w:rsid w:val="005F1779"/>
    <w:rsid w:val="005F21E6"/>
    <w:rsid w:val="005F22F3"/>
    <w:rsid w:val="005F2907"/>
    <w:rsid w:val="005F2BA5"/>
    <w:rsid w:val="005F2D72"/>
    <w:rsid w:val="005F31E9"/>
    <w:rsid w:val="005F338C"/>
    <w:rsid w:val="005F3E2C"/>
    <w:rsid w:val="005F45B0"/>
    <w:rsid w:val="005F4994"/>
    <w:rsid w:val="005F4B19"/>
    <w:rsid w:val="005F5360"/>
    <w:rsid w:val="005F57B0"/>
    <w:rsid w:val="005F5C1C"/>
    <w:rsid w:val="005F5D7A"/>
    <w:rsid w:val="005F61F1"/>
    <w:rsid w:val="005F6211"/>
    <w:rsid w:val="005F6340"/>
    <w:rsid w:val="005F6AEC"/>
    <w:rsid w:val="005F6D08"/>
    <w:rsid w:val="005F6E5C"/>
    <w:rsid w:val="005F6E6C"/>
    <w:rsid w:val="005F74B7"/>
    <w:rsid w:val="005F76F4"/>
    <w:rsid w:val="005F7BAF"/>
    <w:rsid w:val="0060047B"/>
    <w:rsid w:val="00600F05"/>
    <w:rsid w:val="00601208"/>
    <w:rsid w:val="00601252"/>
    <w:rsid w:val="00601303"/>
    <w:rsid w:val="006015CD"/>
    <w:rsid w:val="0060168D"/>
    <w:rsid w:val="00601A04"/>
    <w:rsid w:val="00601B91"/>
    <w:rsid w:val="00601BC4"/>
    <w:rsid w:val="00601C13"/>
    <w:rsid w:val="00601E6C"/>
    <w:rsid w:val="00602A6E"/>
    <w:rsid w:val="00603056"/>
    <w:rsid w:val="0060391B"/>
    <w:rsid w:val="00603F4C"/>
    <w:rsid w:val="006044DD"/>
    <w:rsid w:val="0060491A"/>
    <w:rsid w:val="00604B22"/>
    <w:rsid w:val="00604B7E"/>
    <w:rsid w:val="00605042"/>
    <w:rsid w:val="006051C4"/>
    <w:rsid w:val="006051DB"/>
    <w:rsid w:val="006054D2"/>
    <w:rsid w:val="006054FD"/>
    <w:rsid w:val="00605650"/>
    <w:rsid w:val="0060589C"/>
    <w:rsid w:val="00605D2E"/>
    <w:rsid w:val="00606123"/>
    <w:rsid w:val="00606255"/>
    <w:rsid w:val="00606301"/>
    <w:rsid w:val="00606484"/>
    <w:rsid w:val="00606594"/>
    <w:rsid w:val="00606C60"/>
    <w:rsid w:val="00606EEB"/>
    <w:rsid w:val="00607619"/>
    <w:rsid w:val="006076E5"/>
    <w:rsid w:val="0060789A"/>
    <w:rsid w:val="00607F4F"/>
    <w:rsid w:val="006106E7"/>
    <w:rsid w:val="00610CE4"/>
    <w:rsid w:val="00610F50"/>
    <w:rsid w:val="00611ACF"/>
    <w:rsid w:val="00611FEF"/>
    <w:rsid w:val="00612D70"/>
    <w:rsid w:val="00613126"/>
    <w:rsid w:val="00613B48"/>
    <w:rsid w:val="0061444B"/>
    <w:rsid w:val="006144DD"/>
    <w:rsid w:val="00614970"/>
    <w:rsid w:val="00614B68"/>
    <w:rsid w:val="00614C32"/>
    <w:rsid w:val="006153C3"/>
    <w:rsid w:val="006154FD"/>
    <w:rsid w:val="006156C2"/>
    <w:rsid w:val="00616474"/>
    <w:rsid w:val="00616C84"/>
    <w:rsid w:val="00616DCE"/>
    <w:rsid w:val="00616F62"/>
    <w:rsid w:val="00617238"/>
    <w:rsid w:val="0061724E"/>
    <w:rsid w:val="0061754D"/>
    <w:rsid w:val="006176FA"/>
    <w:rsid w:val="00617888"/>
    <w:rsid w:val="00617D87"/>
    <w:rsid w:val="00617E88"/>
    <w:rsid w:val="0062055B"/>
    <w:rsid w:val="00620D4D"/>
    <w:rsid w:val="00620D5A"/>
    <w:rsid w:val="006216AE"/>
    <w:rsid w:val="006220C7"/>
    <w:rsid w:val="006224DF"/>
    <w:rsid w:val="00622CB3"/>
    <w:rsid w:val="00622E6A"/>
    <w:rsid w:val="00623CB9"/>
    <w:rsid w:val="0062405E"/>
    <w:rsid w:val="00624489"/>
    <w:rsid w:val="00624F5F"/>
    <w:rsid w:val="0062597C"/>
    <w:rsid w:val="006259B0"/>
    <w:rsid w:val="006259E4"/>
    <w:rsid w:val="00625D0A"/>
    <w:rsid w:val="00625D40"/>
    <w:rsid w:val="0062603A"/>
    <w:rsid w:val="006267D1"/>
    <w:rsid w:val="006268F6"/>
    <w:rsid w:val="00626C0F"/>
    <w:rsid w:val="00626D93"/>
    <w:rsid w:val="006271A5"/>
    <w:rsid w:val="006271B8"/>
    <w:rsid w:val="00630830"/>
    <w:rsid w:val="006309B7"/>
    <w:rsid w:val="00630B9C"/>
    <w:rsid w:val="00630ED9"/>
    <w:rsid w:val="006317B2"/>
    <w:rsid w:val="00632077"/>
    <w:rsid w:val="00632361"/>
    <w:rsid w:val="006328F7"/>
    <w:rsid w:val="0063298D"/>
    <w:rsid w:val="00632E0A"/>
    <w:rsid w:val="00632E59"/>
    <w:rsid w:val="0063314E"/>
    <w:rsid w:val="00633878"/>
    <w:rsid w:val="0063431C"/>
    <w:rsid w:val="00634385"/>
    <w:rsid w:val="006345A4"/>
    <w:rsid w:val="006345C7"/>
    <w:rsid w:val="006347D0"/>
    <w:rsid w:val="00634B67"/>
    <w:rsid w:val="0063503D"/>
    <w:rsid w:val="00635C38"/>
    <w:rsid w:val="00635D8F"/>
    <w:rsid w:val="00636048"/>
    <w:rsid w:val="0063631C"/>
    <w:rsid w:val="00636588"/>
    <w:rsid w:val="00636813"/>
    <w:rsid w:val="00636C65"/>
    <w:rsid w:val="00636D48"/>
    <w:rsid w:val="00636E5D"/>
    <w:rsid w:val="0063799D"/>
    <w:rsid w:val="00637A64"/>
    <w:rsid w:val="00641020"/>
    <w:rsid w:val="00641B3F"/>
    <w:rsid w:val="00641BF5"/>
    <w:rsid w:val="00641DE4"/>
    <w:rsid w:val="006425C3"/>
    <w:rsid w:val="006428FD"/>
    <w:rsid w:val="00642F99"/>
    <w:rsid w:val="00643051"/>
    <w:rsid w:val="0064448B"/>
    <w:rsid w:val="00644590"/>
    <w:rsid w:val="0064462A"/>
    <w:rsid w:val="00644A09"/>
    <w:rsid w:val="00644A76"/>
    <w:rsid w:val="00644B27"/>
    <w:rsid w:val="00645294"/>
    <w:rsid w:val="00645648"/>
    <w:rsid w:val="00645939"/>
    <w:rsid w:val="00645AA5"/>
    <w:rsid w:val="0064646B"/>
    <w:rsid w:val="00646797"/>
    <w:rsid w:val="0064710D"/>
    <w:rsid w:val="0064771F"/>
    <w:rsid w:val="006501CD"/>
    <w:rsid w:val="006502B5"/>
    <w:rsid w:val="006502D6"/>
    <w:rsid w:val="00650518"/>
    <w:rsid w:val="00650ACF"/>
    <w:rsid w:val="00650B43"/>
    <w:rsid w:val="00650D96"/>
    <w:rsid w:val="00650DCE"/>
    <w:rsid w:val="00650ED7"/>
    <w:rsid w:val="0065145E"/>
    <w:rsid w:val="006515E1"/>
    <w:rsid w:val="0065171F"/>
    <w:rsid w:val="006519E0"/>
    <w:rsid w:val="00651AAE"/>
    <w:rsid w:val="00651D2D"/>
    <w:rsid w:val="00651EDA"/>
    <w:rsid w:val="006521AA"/>
    <w:rsid w:val="0065242D"/>
    <w:rsid w:val="006525EA"/>
    <w:rsid w:val="00652755"/>
    <w:rsid w:val="00652828"/>
    <w:rsid w:val="00652932"/>
    <w:rsid w:val="006532A5"/>
    <w:rsid w:val="0065331C"/>
    <w:rsid w:val="0065377F"/>
    <w:rsid w:val="00653C1E"/>
    <w:rsid w:val="00653C3F"/>
    <w:rsid w:val="00654145"/>
    <w:rsid w:val="006544CD"/>
    <w:rsid w:val="0065451B"/>
    <w:rsid w:val="0065452C"/>
    <w:rsid w:val="00655469"/>
    <w:rsid w:val="006554AA"/>
    <w:rsid w:val="006557A2"/>
    <w:rsid w:val="00655900"/>
    <w:rsid w:val="0065601A"/>
    <w:rsid w:val="006563D9"/>
    <w:rsid w:val="006566C3"/>
    <w:rsid w:val="00656D45"/>
    <w:rsid w:val="00656DF2"/>
    <w:rsid w:val="006575EF"/>
    <w:rsid w:val="0065789E"/>
    <w:rsid w:val="0065798E"/>
    <w:rsid w:val="00657E01"/>
    <w:rsid w:val="00660357"/>
    <w:rsid w:val="00660844"/>
    <w:rsid w:val="00660B46"/>
    <w:rsid w:val="006621A9"/>
    <w:rsid w:val="00662D21"/>
    <w:rsid w:val="00662FC9"/>
    <w:rsid w:val="006630F2"/>
    <w:rsid w:val="00663168"/>
    <w:rsid w:val="00663591"/>
    <w:rsid w:val="006638FF"/>
    <w:rsid w:val="00663A6A"/>
    <w:rsid w:val="00664020"/>
    <w:rsid w:val="00664261"/>
    <w:rsid w:val="006644DF"/>
    <w:rsid w:val="00664CBD"/>
    <w:rsid w:val="00664D99"/>
    <w:rsid w:val="00664E47"/>
    <w:rsid w:val="00665127"/>
    <w:rsid w:val="00665134"/>
    <w:rsid w:val="0066592D"/>
    <w:rsid w:val="00665C1A"/>
    <w:rsid w:val="00665C81"/>
    <w:rsid w:val="00665CCF"/>
    <w:rsid w:val="00665DBD"/>
    <w:rsid w:val="00665E11"/>
    <w:rsid w:val="00665EA2"/>
    <w:rsid w:val="006662BD"/>
    <w:rsid w:val="006669B1"/>
    <w:rsid w:val="00666AF8"/>
    <w:rsid w:val="00667159"/>
    <w:rsid w:val="006671C7"/>
    <w:rsid w:val="00667217"/>
    <w:rsid w:val="006676DA"/>
    <w:rsid w:val="00667C84"/>
    <w:rsid w:val="006712BC"/>
    <w:rsid w:val="006717C5"/>
    <w:rsid w:val="0067196F"/>
    <w:rsid w:val="00671F92"/>
    <w:rsid w:val="006721E6"/>
    <w:rsid w:val="006723AF"/>
    <w:rsid w:val="00672501"/>
    <w:rsid w:val="00672D86"/>
    <w:rsid w:val="00673863"/>
    <w:rsid w:val="0067404C"/>
    <w:rsid w:val="00675640"/>
    <w:rsid w:val="00675A0B"/>
    <w:rsid w:val="00675DBF"/>
    <w:rsid w:val="00675DFD"/>
    <w:rsid w:val="0067612C"/>
    <w:rsid w:val="00676162"/>
    <w:rsid w:val="00676195"/>
    <w:rsid w:val="00676384"/>
    <w:rsid w:val="0067652A"/>
    <w:rsid w:val="00676791"/>
    <w:rsid w:val="00676C9E"/>
    <w:rsid w:val="0067702E"/>
    <w:rsid w:val="006772FA"/>
    <w:rsid w:val="006774AC"/>
    <w:rsid w:val="006776AD"/>
    <w:rsid w:val="00680534"/>
    <w:rsid w:val="00680877"/>
    <w:rsid w:val="00680B64"/>
    <w:rsid w:val="006816DC"/>
    <w:rsid w:val="00681BDA"/>
    <w:rsid w:val="00681D8C"/>
    <w:rsid w:val="00681E5D"/>
    <w:rsid w:val="00682282"/>
    <w:rsid w:val="00682835"/>
    <w:rsid w:val="00682FA7"/>
    <w:rsid w:val="0068372A"/>
    <w:rsid w:val="00683738"/>
    <w:rsid w:val="00683C9B"/>
    <w:rsid w:val="00683D1C"/>
    <w:rsid w:val="00683E59"/>
    <w:rsid w:val="0068405B"/>
    <w:rsid w:val="0068428C"/>
    <w:rsid w:val="006843A5"/>
    <w:rsid w:val="006844EC"/>
    <w:rsid w:val="0068483A"/>
    <w:rsid w:val="0068496C"/>
    <w:rsid w:val="00684F46"/>
    <w:rsid w:val="0068506D"/>
    <w:rsid w:val="0068525D"/>
    <w:rsid w:val="00685608"/>
    <w:rsid w:val="0068592B"/>
    <w:rsid w:val="006861B0"/>
    <w:rsid w:val="006861EA"/>
    <w:rsid w:val="006864E7"/>
    <w:rsid w:val="00686A6E"/>
    <w:rsid w:val="00686F6C"/>
    <w:rsid w:val="00686F72"/>
    <w:rsid w:val="00687195"/>
    <w:rsid w:val="0068722B"/>
    <w:rsid w:val="006873EA"/>
    <w:rsid w:val="00687752"/>
    <w:rsid w:val="00687BB8"/>
    <w:rsid w:val="00687F6E"/>
    <w:rsid w:val="00690469"/>
    <w:rsid w:val="00690B23"/>
    <w:rsid w:val="00690C80"/>
    <w:rsid w:val="00690D1A"/>
    <w:rsid w:val="00690E67"/>
    <w:rsid w:val="00690FBF"/>
    <w:rsid w:val="006910E6"/>
    <w:rsid w:val="006914DB"/>
    <w:rsid w:val="00691720"/>
    <w:rsid w:val="00691A2F"/>
    <w:rsid w:val="00691EC6"/>
    <w:rsid w:val="00692182"/>
    <w:rsid w:val="006929B8"/>
    <w:rsid w:val="00692B47"/>
    <w:rsid w:val="00692C16"/>
    <w:rsid w:val="00693340"/>
    <w:rsid w:val="006934D9"/>
    <w:rsid w:val="00693A05"/>
    <w:rsid w:val="00693E00"/>
    <w:rsid w:val="006941DA"/>
    <w:rsid w:val="00694213"/>
    <w:rsid w:val="00694609"/>
    <w:rsid w:val="0069499F"/>
    <w:rsid w:val="006953C7"/>
    <w:rsid w:val="0069541D"/>
    <w:rsid w:val="0069557D"/>
    <w:rsid w:val="0069586E"/>
    <w:rsid w:val="006958C2"/>
    <w:rsid w:val="00695EBF"/>
    <w:rsid w:val="006960F2"/>
    <w:rsid w:val="00696499"/>
    <w:rsid w:val="00696C40"/>
    <w:rsid w:val="00697B19"/>
    <w:rsid w:val="006A0027"/>
    <w:rsid w:val="006A012C"/>
    <w:rsid w:val="006A07A9"/>
    <w:rsid w:val="006A09A3"/>
    <w:rsid w:val="006A0BB0"/>
    <w:rsid w:val="006A11D2"/>
    <w:rsid w:val="006A1A99"/>
    <w:rsid w:val="006A1B53"/>
    <w:rsid w:val="006A1DC9"/>
    <w:rsid w:val="006A1E15"/>
    <w:rsid w:val="006A2240"/>
    <w:rsid w:val="006A29B2"/>
    <w:rsid w:val="006A30BF"/>
    <w:rsid w:val="006A360A"/>
    <w:rsid w:val="006A37DE"/>
    <w:rsid w:val="006A3BE0"/>
    <w:rsid w:val="006A4782"/>
    <w:rsid w:val="006A4899"/>
    <w:rsid w:val="006A4A7C"/>
    <w:rsid w:val="006A4CAE"/>
    <w:rsid w:val="006A4E24"/>
    <w:rsid w:val="006A4EC3"/>
    <w:rsid w:val="006A5384"/>
    <w:rsid w:val="006A53AF"/>
    <w:rsid w:val="006A5645"/>
    <w:rsid w:val="006A59CE"/>
    <w:rsid w:val="006A59D7"/>
    <w:rsid w:val="006A5B05"/>
    <w:rsid w:val="006A62C0"/>
    <w:rsid w:val="006A660E"/>
    <w:rsid w:val="006A676C"/>
    <w:rsid w:val="006A7283"/>
    <w:rsid w:val="006A7D14"/>
    <w:rsid w:val="006B00E9"/>
    <w:rsid w:val="006B022B"/>
    <w:rsid w:val="006B0524"/>
    <w:rsid w:val="006B0BF9"/>
    <w:rsid w:val="006B0FF4"/>
    <w:rsid w:val="006B137C"/>
    <w:rsid w:val="006B164D"/>
    <w:rsid w:val="006B1D9B"/>
    <w:rsid w:val="006B210E"/>
    <w:rsid w:val="006B258C"/>
    <w:rsid w:val="006B270C"/>
    <w:rsid w:val="006B2C62"/>
    <w:rsid w:val="006B343A"/>
    <w:rsid w:val="006B3A11"/>
    <w:rsid w:val="006B3AEB"/>
    <w:rsid w:val="006B3B85"/>
    <w:rsid w:val="006B3EB1"/>
    <w:rsid w:val="006B4020"/>
    <w:rsid w:val="006B4CFF"/>
    <w:rsid w:val="006B4D4F"/>
    <w:rsid w:val="006B4E12"/>
    <w:rsid w:val="006B4EAD"/>
    <w:rsid w:val="006B5223"/>
    <w:rsid w:val="006B5386"/>
    <w:rsid w:val="006B588D"/>
    <w:rsid w:val="006B58DB"/>
    <w:rsid w:val="006B61FC"/>
    <w:rsid w:val="006B62CC"/>
    <w:rsid w:val="006B66E6"/>
    <w:rsid w:val="006B6B4F"/>
    <w:rsid w:val="006B6F44"/>
    <w:rsid w:val="006B7000"/>
    <w:rsid w:val="006B71AD"/>
    <w:rsid w:val="006B73FD"/>
    <w:rsid w:val="006B752F"/>
    <w:rsid w:val="006B77A5"/>
    <w:rsid w:val="006B7E2E"/>
    <w:rsid w:val="006C0647"/>
    <w:rsid w:val="006C0977"/>
    <w:rsid w:val="006C0E9C"/>
    <w:rsid w:val="006C141D"/>
    <w:rsid w:val="006C1474"/>
    <w:rsid w:val="006C1A94"/>
    <w:rsid w:val="006C1B09"/>
    <w:rsid w:val="006C1DD9"/>
    <w:rsid w:val="006C20D4"/>
    <w:rsid w:val="006C214A"/>
    <w:rsid w:val="006C2E34"/>
    <w:rsid w:val="006C3ACA"/>
    <w:rsid w:val="006C3C1B"/>
    <w:rsid w:val="006C3D1B"/>
    <w:rsid w:val="006C3D42"/>
    <w:rsid w:val="006C3E84"/>
    <w:rsid w:val="006C3FD6"/>
    <w:rsid w:val="006C419D"/>
    <w:rsid w:val="006C466E"/>
    <w:rsid w:val="006C48E8"/>
    <w:rsid w:val="006C4B43"/>
    <w:rsid w:val="006C4BB0"/>
    <w:rsid w:val="006C515C"/>
    <w:rsid w:val="006C5181"/>
    <w:rsid w:val="006C545B"/>
    <w:rsid w:val="006C5C1E"/>
    <w:rsid w:val="006C5F03"/>
    <w:rsid w:val="006C6D03"/>
    <w:rsid w:val="006C6EC3"/>
    <w:rsid w:val="006C6FD4"/>
    <w:rsid w:val="006C722E"/>
    <w:rsid w:val="006C7A11"/>
    <w:rsid w:val="006C7B1C"/>
    <w:rsid w:val="006C7B1F"/>
    <w:rsid w:val="006D040E"/>
    <w:rsid w:val="006D085C"/>
    <w:rsid w:val="006D0868"/>
    <w:rsid w:val="006D0BA9"/>
    <w:rsid w:val="006D0D16"/>
    <w:rsid w:val="006D1C31"/>
    <w:rsid w:val="006D24FD"/>
    <w:rsid w:val="006D2815"/>
    <w:rsid w:val="006D2B02"/>
    <w:rsid w:val="006D2D06"/>
    <w:rsid w:val="006D2E17"/>
    <w:rsid w:val="006D2E7B"/>
    <w:rsid w:val="006D2EB8"/>
    <w:rsid w:val="006D2FE7"/>
    <w:rsid w:val="006D30AC"/>
    <w:rsid w:val="006D39C4"/>
    <w:rsid w:val="006D3AED"/>
    <w:rsid w:val="006D3C1A"/>
    <w:rsid w:val="006D3D73"/>
    <w:rsid w:val="006D4222"/>
    <w:rsid w:val="006D4286"/>
    <w:rsid w:val="006D479B"/>
    <w:rsid w:val="006D499B"/>
    <w:rsid w:val="006D4BFB"/>
    <w:rsid w:val="006D4C75"/>
    <w:rsid w:val="006D4C8D"/>
    <w:rsid w:val="006D517B"/>
    <w:rsid w:val="006D51FA"/>
    <w:rsid w:val="006D53A2"/>
    <w:rsid w:val="006D547B"/>
    <w:rsid w:val="006D55A1"/>
    <w:rsid w:val="006D5766"/>
    <w:rsid w:val="006D62C3"/>
    <w:rsid w:val="006D6744"/>
    <w:rsid w:val="006D696B"/>
    <w:rsid w:val="006D6B06"/>
    <w:rsid w:val="006D6C8C"/>
    <w:rsid w:val="006D6E0B"/>
    <w:rsid w:val="006D71C0"/>
    <w:rsid w:val="006D7AB0"/>
    <w:rsid w:val="006D7E5F"/>
    <w:rsid w:val="006D7FB2"/>
    <w:rsid w:val="006E00D3"/>
    <w:rsid w:val="006E06BF"/>
    <w:rsid w:val="006E0ED3"/>
    <w:rsid w:val="006E1264"/>
    <w:rsid w:val="006E14E0"/>
    <w:rsid w:val="006E1AA4"/>
    <w:rsid w:val="006E1BE5"/>
    <w:rsid w:val="006E1BEC"/>
    <w:rsid w:val="006E2639"/>
    <w:rsid w:val="006E2DAC"/>
    <w:rsid w:val="006E3548"/>
    <w:rsid w:val="006E3636"/>
    <w:rsid w:val="006E3679"/>
    <w:rsid w:val="006E3D39"/>
    <w:rsid w:val="006E41C1"/>
    <w:rsid w:val="006E44DD"/>
    <w:rsid w:val="006E455C"/>
    <w:rsid w:val="006E45B5"/>
    <w:rsid w:val="006E4F03"/>
    <w:rsid w:val="006E51AF"/>
    <w:rsid w:val="006E5229"/>
    <w:rsid w:val="006E5620"/>
    <w:rsid w:val="006E57A7"/>
    <w:rsid w:val="006E5BD7"/>
    <w:rsid w:val="006E5CE1"/>
    <w:rsid w:val="006E5E22"/>
    <w:rsid w:val="006E5ED5"/>
    <w:rsid w:val="006E6676"/>
    <w:rsid w:val="006E669D"/>
    <w:rsid w:val="006E7479"/>
    <w:rsid w:val="006E7863"/>
    <w:rsid w:val="006E7B6E"/>
    <w:rsid w:val="006E7E89"/>
    <w:rsid w:val="006F0752"/>
    <w:rsid w:val="006F08AC"/>
    <w:rsid w:val="006F133E"/>
    <w:rsid w:val="006F197B"/>
    <w:rsid w:val="006F19EF"/>
    <w:rsid w:val="006F1BBE"/>
    <w:rsid w:val="006F1ECD"/>
    <w:rsid w:val="006F291C"/>
    <w:rsid w:val="006F2940"/>
    <w:rsid w:val="006F2A3B"/>
    <w:rsid w:val="006F2AEB"/>
    <w:rsid w:val="006F3479"/>
    <w:rsid w:val="006F3989"/>
    <w:rsid w:val="006F39E0"/>
    <w:rsid w:val="006F3E35"/>
    <w:rsid w:val="006F3F19"/>
    <w:rsid w:val="006F44F7"/>
    <w:rsid w:val="006F476E"/>
    <w:rsid w:val="006F4954"/>
    <w:rsid w:val="006F4C34"/>
    <w:rsid w:val="006F4ED6"/>
    <w:rsid w:val="006F53CA"/>
    <w:rsid w:val="006F5845"/>
    <w:rsid w:val="006F5B7D"/>
    <w:rsid w:val="006F5D8C"/>
    <w:rsid w:val="006F5DA7"/>
    <w:rsid w:val="006F5F94"/>
    <w:rsid w:val="006F620D"/>
    <w:rsid w:val="006F678A"/>
    <w:rsid w:val="006F7846"/>
    <w:rsid w:val="0070049D"/>
    <w:rsid w:val="00700E23"/>
    <w:rsid w:val="00701360"/>
    <w:rsid w:val="007013CD"/>
    <w:rsid w:val="007016CB"/>
    <w:rsid w:val="00701EB4"/>
    <w:rsid w:val="00702836"/>
    <w:rsid w:val="00702D14"/>
    <w:rsid w:val="007033A0"/>
    <w:rsid w:val="0070350B"/>
    <w:rsid w:val="007037C9"/>
    <w:rsid w:val="00703817"/>
    <w:rsid w:val="00703981"/>
    <w:rsid w:val="00703B34"/>
    <w:rsid w:val="00704254"/>
    <w:rsid w:val="007043E5"/>
    <w:rsid w:val="0070482F"/>
    <w:rsid w:val="00704CEB"/>
    <w:rsid w:val="00705491"/>
    <w:rsid w:val="00706535"/>
    <w:rsid w:val="00706819"/>
    <w:rsid w:val="00707C45"/>
    <w:rsid w:val="00707F1E"/>
    <w:rsid w:val="00710139"/>
    <w:rsid w:val="00710156"/>
    <w:rsid w:val="007102CD"/>
    <w:rsid w:val="007106F7"/>
    <w:rsid w:val="007107B5"/>
    <w:rsid w:val="00710AFE"/>
    <w:rsid w:val="00710FC2"/>
    <w:rsid w:val="007116A0"/>
    <w:rsid w:val="00711952"/>
    <w:rsid w:val="0071196A"/>
    <w:rsid w:val="007119F9"/>
    <w:rsid w:val="00711A90"/>
    <w:rsid w:val="00711D0C"/>
    <w:rsid w:val="007129AC"/>
    <w:rsid w:val="007130AB"/>
    <w:rsid w:val="007133E0"/>
    <w:rsid w:val="0071341B"/>
    <w:rsid w:val="0071343E"/>
    <w:rsid w:val="00713468"/>
    <w:rsid w:val="007134C7"/>
    <w:rsid w:val="0071372E"/>
    <w:rsid w:val="00713733"/>
    <w:rsid w:val="00714906"/>
    <w:rsid w:val="00714D4A"/>
    <w:rsid w:val="007156EB"/>
    <w:rsid w:val="0071578C"/>
    <w:rsid w:val="00715AED"/>
    <w:rsid w:val="00715D31"/>
    <w:rsid w:val="00716086"/>
    <w:rsid w:val="007161C4"/>
    <w:rsid w:val="00716228"/>
    <w:rsid w:val="0071662F"/>
    <w:rsid w:val="0071671A"/>
    <w:rsid w:val="00716B1D"/>
    <w:rsid w:val="00716D66"/>
    <w:rsid w:val="007176C4"/>
    <w:rsid w:val="00717B0E"/>
    <w:rsid w:val="00717B55"/>
    <w:rsid w:val="00717E64"/>
    <w:rsid w:val="00720487"/>
    <w:rsid w:val="007205D1"/>
    <w:rsid w:val="00720AB3"/>
    <w:rsid w:val="00720DB0"/>
    <w:rsid w:val="0072104E"/>
    <w:rsid w:val="00721161"/>
    <w:rsid w:val="00721700"/>
    <w:rsid w:val="00721BEE"/>
    <w:rsid w:val="00722493"/>
    <w:rsid w:val="007225AF"/>
    <w:rsid w:val="007225B0"/>
    <w:rsid w:val="007226C1"/>
    <w:rsid w:val="00722C9D"/>
    <w:rsid w:val="007230D9"/>
    <w:rsid w:val="007232F2"/>
    <w:rsid w:val="00723350"/>
    <w:rsid w:val="0072367A"/>
    <w:rsid w:val="00723B26"/>
    <w:rsid w:val="00723E05"/>
    <w:rsid w:val="007240B1"/>
    <w:rsid w:val="0072411D"/>
    <w:rsid w:val="0072452B"/>
    <w:rsid w:val="00724760"/>
    <w:rsid w:val="00724AB1"/>
    <w:rsid w:val="00724B9F"/>
    <w:rsid w:val="00724C8A"/>
    <w:rsid w:val="00724DD9"/>
    <w:rsid w:val="007252CB"/>
    <w:rsid w:val="007254E2"/>
    <w:rsid w:val="00725927"/>
    <w:rsid w:val="00726A7F"/>
    <w:rsid w:val="007303AD"/>
    <w:rsid w:val="00731E7B"/>
    <w:rsid w:val="0073204B"/>
    <w:rsid w:val="007320A5"/>
    <w:rsid w:val="00732135"/>
    <w:rsid w:val="00732187"/>
    <w:rsid w:val="0073284D"/>
    <w:rsid w:val="0073287D"/>
    <w:rsid w:val="007329C9"/>
    <w:rsid w:val="00732C6B"/>
    <w:rsid w:val="00732C7C"/>
    <w:rsid w:val="00732F6A"/>
    <w:rsid w:val="00732F82"/>
    <w:rsid w:val="007332BE"/>
    <w:rsid w:val="0073380F"/>
    <w:rsid w:val="007339FF"/>
    <w:rsid w:val="00733CCA"/>
    <w:rsid w:val="00733FF0"/>
    <w:rsid w:val="007344FC"/>
    <w:rsid w:val="00734645"/>
    <w:rsid w:val="0073478F"/>
    <w:rsid w:val="007348E1"/>
    <w:rsid w:val="00735283"/>
    <w:rsid w:val="007352C1"/>
    <w:rsid w:val="00735330"/>
    <w:rsid w:val="00735367"/>
    <w:rsid w:val="00736022"/>
    <w:rsid w:val="007365CF"/>
    <w:rsid w:val="0073679B"/>
    <w:rsid w:val="007367B4"/>
    <w:rsid w:val="007367C8"/>
    <w:rsid w:val="0073696C"/>
    <w:rsid w:val="00736D2C"/>
    <w:rsid w:val="00736F40"/>
    <w:rsid w:val="0073779B"/>
    <w:rsid w:val="007400AB"/>
    <w:rsid w:val="0074114E"/>
    <w:rsid w:val="0074159C"/>
    <w:rsid w:val="0074172B"/>
    <w:rsid w:val="007417FE"/>
    <w:rsid w:val="007418E4"/>
    <w:rsid w:val="00741C7D"/>
    <w:rsid w:val="0074207C"/>
    <w:rsid w:val="007425A4"/>
    <w:rsid w:val="007426BC"/>
    <w:rsid w:val="00742853"/>
    <w:rsid w:val="007429FD"/>
    <w:rsid w:val="0074449E"/>
    <w:rsid w:val="00744893"/>
    <w:rsid w:val="007451BB"/>
    <w:rsid w:val="00745607"/>
    <w:rsid w:val="00745773"/>
    <w:rsid w:val="00745A10"/>
    <w:rsid w:val="007464DD"/>
    <w:rsid w:val="00746BEB"/>
    <w:rsid w:val="007473B1"/>
    <w:rsid w:val="007475A0"/>
    <w:rsid w:val="00747AD7"/>
    <w:rsid w:val="00747DAA"/>
    <w:rsid w:val="00750006"/>
    <w:rsid w:val="0075019C"/>
    <w:rsid w:val="00750245"/>
    <w:rsid w:val="0075126D"/>
    <w:rsid w:val="007516AF"/>
    <w:rsid w:val="0075225B"/>
    <w:rsid w:val="00752642"/>
    <w:rsid w:val="00752C6A"/>
    <w:rsid w:val="00752F08"/>
    <w:rsid w:val="00753798"/>
    <w:rsid w:val="00753807"/>
    <w:rsid w:val="007539D2"/>
    <w:rsid w:val="00753D71"/>
    <w:rsid w:val="00753E7E"/>
    <w:rsid w:val="00753FE9"/>
    <w:rsid w:val="00754B6B"/>
    <w:rsid w:val="00754EC2"/>
    <w:rsid w:val="00754FE0"/>
    <w:rsid w:val="007550FD"/>
    <w:rsid w:val="00755156"/>
    <w:rsid w:val="007551B5"/>
    <w:rsid w:val="007558A6"/>
    <w:rsid w:val="00755CEA"/>
    <w:rsid w:val="0075632F"/>
    <w:rsid w:val="00756569"/>
    <w:rsid w:val="007569A3"/>
    <w:rsid w:val="00756A4C"/>
    <w:rsid w:val="00756CB1"/>
    <w:rsid w:val="00756EAB"/>
    <w:rsid w:val="00757294"/>
    <w:rsid w:val="00757514"/>
    <w:rsid w:val="00757C4E"/>
    <w:rsid w:val="00757C55"/>
    <w:rsid w:val="007601DD"/>
    <w:rsid w:val="007605DF"/>
    <w:rsid w:val="00760710"/>
    <w:rsid w:val="00760798"/>
    <w:rsid w:val="00761564"/>
    <w:rsid w:val="00761634"/>
    <w:rsid w:val="00761654"/>
    <w:rsid w:val="0076181C"/>
    <w:rsid w:val="0076183C"/>
    <w:rsid w:val="007618E1"/>
    <w:rsid w:val="00761D41"/>
    <w:rsid w:val="00761E99"/>
    <w:rsid w:val="007623FB"/>
    <w:rsid w:val="007628FC"/>
    <w:rsid w:val="007633FC"/>
    <w:rsid w:val="00763417"/>
    <w:rsid w:val="00763B34"/>
    <w:rsid w:val="00763DAD"/>
    <w:rsid w:val="00763ED7"/>
    <w:rsid w:val="00764022"/>
    <w:rsid w:val="007645CE"/>
    <w:rsid w:val="00764920"/>
    <w:rsid w:val="00764AEB"/>
    <w:rsid w:val="00764EF1"/>
    <w:rsid w:val="00765782"/>
    <w:rsid w:val="0076593E"/>
    <w:rsid w:val="00765971"/>
    <w:rsid w:val="00765DF4"/>
    <w:rsid w:val="00765FF1"/>
    <w:rsid w:val="0076628A"/>
    <w:rsid w:val="00766339"/>
    <w:rsid w:val="00766357"/>
    <w:rsid w:val="00766659"/>
    <w:rsid w:val="00766825"/>
    <w:rsid w:val="007668C0"/>
    <w:rsid w:val="00766931"/>
    <w:rsid w:val="00767232"/>
    <w:rsid w:val="00767478"/>
    <w:rsid w:val="007674E9"/>
    <w:rsid w:val="00767655"/>
    <w:rsid w:val="007678DE"/>
    <w:rsid w:val="00767BCE"/>
    <w:rsid w:val="00770045"/>
    <w:rsid w:val="00770635"/>
    <w:rsid w:val="007711B0"/>
    <w:rsid w:val="00771363"/>
    <w:rsid w:val="00771A36"/>
    <w:rsid w:val="00771FF6"/>
    <w:rsid w:val="0077224A"/>
    <w:rsid w:val="0077226D"/>
    <w:rsid w:val="007724DF"/>
    <w:rsid w:val="0077272C"/>
    <w:rsid w:val="00773113"/>
    <w:rsid w:val="0077372D"/>
    <w:rsid w:val="0077399E"/>
    <w:rsid w:val="00774769"/>
    <w:rsid w:val="0077483F"/>
    <w:rsid w:val="00775292"/>
    <w:rsid w:val="00776007"/>
    <w:rsid w:val="007767DF"/>
    <w:rsid w:val="007777BC"/>
    <w:rsid w:val="00777816"/>
    <w:rsid w:val="00777BCA"/>
    <w:rsid w:val="0078011C"/>
    <w:rsid w:val="0078016A"/>
    <w:rsid w:val="00780FF9"/>
    <w:rsid w:val="00781811"/>
    <w:rsid w:val="00781934"/>
    <w:rsid w:val="00781A3F"/>
    <w:rsid w:val="00781E17"/>
    <w:rsid w:val="00781E42"/>
    <w:rsid w:val="007821BD"/>
    <w:rsid w:val="007821C6"/>
    <w:rsid w:val="0078265C"/>
    <w:rsid w:val="00782735"/>
    <w:rsid w:val="00782CF0"/>
    <w:rsid w:val="00782EE5"/>
    <w:rsid w:val="00782F81"/>
    <w:rsid w:val="00782F97"/>
    <w:rsid w:val="00783588"/>
    <w:rsid w:val="00783947"/>
    <w:rsid w:val="00783D07"/>
    <w:rsid w:val="00784162"/>
    <w:rsid w:val="007845F9"/>
    <w:rsid w:val="00784875"/>
    <w:rsid w:val="00784B58"/>
    <w:rsid w:val="00784E35"/>
    <w:rsid w:val="00785810"/>
    <w:rsid w:val="00785B47"/>
    <w:rsid w:val="00785FEB"/>
    <w:rsid w:val="007861D3"/>
    <w:rsid w:val="007861FC"/>
    <w:rsid w:val="007867BB"/>
    <w:rsid w:val="00786BD6"/>
    <w:rsid w:val="00786BEC"/>
    <w:rsid w:val="00786F7A"/>
    <w:rsid w:val="00787CE8"/>
    <w:rsid w:val="007900AA"/>
    <w:rsid w:val="00790261"/>
    <w:rsid w:val="0079048D"/>
    <w:rsid w:val="0079051E"/>
    <w:rsid w:val="007909DA"/>
    <w:rsid w:val="00790BD6"/>
    <w:rsid w:val="00790E91"/>
    <w:rsid w:val="007910C3"/>
    <w:rsid w:val="0079152C"/>
    <w:rsid w:val="007918FC"/>
    <w:rsid w:val="00792444"/>
    <w:rsid w:val="007924A0"/>
    <w:rsid w:val="00792C1A"/>
    <w:rsid w:val="00793343"/>
    <w:rsid w:val="0079346C"/>
    <w:rsid w:val="00793A3E"/>
    <w:rsid w:val="00793E5F"/>
    <w:rsid w:val="007940D0"/>
    <w:rsid w:val="00794230"/>
    <w:rsid w:val="007942D5"/>
    <w:rsid w:val="0079482F"/>
    <w:rsid w:val="007948C9"/>
    <w:rsid w:val="00794B31"/>
    <w:rsid w:val="00794D39"/>
    <w:rsid w:val="00794E7D"/>
    <w:rsid w:val="007954BF"/>
    <w:rsid w:val="00795593"/>
    <w:rsid w:val="00795643"/>
    <w:rsid w:val="007958E4"/>
    <w:rsid w:val="0079673C"/>
    <w:rsid w:val="00796A08"/>
    <w:rsid w:val="0079717A"/>
    <w:rsid w:val="007974A6"/>
    <w:rsid w:val="00797FE9"/>
    <w:rsid w:val="007A13E7"/>
    <w:rsid w:val="007A146C"/>
    <w:rsid w:val="007A1478"/>
    <w:rsid w:val="007A19F1"/>
    <w:rsid w:val="007A1D73"/>
    <w:rsid w:val="007A25CC"/>
    <w:rsid w:val="007A263C"/>
    <w:rsid w:val="007A2E90"/>
    <w:rsid w:val="007A2ED0"/>
    <w:rsid w:val="007A2F43"/>
    <w:rsid w:val="007A2F5A"/>
    <w:rsid w:val="007A32A9"/>
    <w:rsid w:val="007A37A8"/>
    <w:rsid w:val="007A3885"/>
    <w:rsid w:val="007A55C3"/>
    <w:rsid w:val="007A56C5"/>
    <w:rsid w:val="007A5848"/>
    <w:rsid w:val="007A5F15"/>
    <w:rsid w:val="007A68CE"/>
    <w:rsid w:val="007A69CF"/>
    <w:rsid w:val="007A767D"/>
    <w:rsid w:val="007A7AAD"/>
    <w:rsid w:val="007A7EEE"/>
    <w:rsid w:val="007B06D3"/>
    <w:rsid w:val="007B08BB"/>
    <w:rsid w:val="007B0BF4"/>
    <w:rsid w:val="007B12CF"/>
    <w:rsid w:val="007B1AEA"/>
    <w:rsid w:val="007B1E96"/>
    <w:rsid w:val="007B2205"/>
    <w:rsid w:val="007B3316"/>
    <w:rsid w:val="007B34C6"/>
    <w:rsid w:val="007B371D"/>
    <w:rsid w:val="007B3D54"/>
    <w:rsid w:val="007B469D"/>
    <w:rsid w:val="007B4875"/>
    <w:rsid w:val="007B49F1"/>
    <w:rsid w:val="007B5218"/>
    <w:rsid w:val="007B52E1"/>
    <w:rsid w:val="007B530F"/>
    <w:rsid w:val="007B542B"/>
    <w:rsid w:val="007B619A"/>
    <w:rsid w:val="007B699B"/>
    <w:rsid w:val="007B6A0D"/>
    <w:rsid w:val="007B6CFF"/>
    <w:rsid w:val="007B7A14"/>
    <w:rsid w:val="007C01B2"/>
    <w:rsid w:val="007C09C3"/>
    <w:rsid w:val="007C0A61"/>
    <w:rsid w:val="007C0ABA"/>
    <w:rsid w:val="007C0B41"/>
    <w:rsid w:val="007C2F70"/>
    <w:rsid w:val="007C2F86"/>
    <w:rsid w:val="007C3A44"/>
    <w:rsid w:val="007C3E9B"/>
    <w:rsid w:val="007C42EF"/>
    <w:rsid w:val="007C44AD"/>
    <w:rsid w:val="007C4B74"/>
    <w:rsid w:val="007C4E2E"/>
    <w:rsid w:val="007C4EDD"/>
    <w:rsid w:val="007C530C"/>
    <w:rsid w:val="007C57FC"/>
    <w:rsid w:val="007C5B63"/>
    <w:rsid w:val="007C5CA8"/>
    <w:rsid w:val="007C5FF4"/>
    <w:rsid w:val="007C6201"/>
    <w:rsid w:val="007C6364"/>
    <w:rsid w:val="007C6542"/>
    <w:rsid w:val="007C67D9"/>
    <w:rsid w:val="007C6A3F"/>
    <w:rsid w:val="007C6EE8"/>
    <w:rsid w:val="007C7650"/>
    <w:rsid w:val="007D065F"/>
    <w:rsid w:val="007D07D2"/>
    <w:rsid w:val="007D08C1"/>
    <w:rsid w:val="007D124E"/>
    <w:rsid w:val="007D12AB"/>
    <w:rsid w:val="007D17A4"/>
    <w:rsid w:val="007D2738"/>
    <w:rsid w:val="007D2A43"/>
    <w:rsid w:val="007D2C9E"/>
    <w:rsid w:val="007D3149"/>
    <w:rsid w:val="007D31DF"/>
    <w:rsid w:val="007D38AA"/>
    <w:rsid w:val="007D3980"/>
    <w:rsid w:val="007D43ED"/>
    <w:rsid w:val="007D4579"/>
    <w:rsid w:val="007D47AA"/>
    <w:rsid w:val="007D4A84"/>
    <w:rsid w:val="007D4ED4"/>
    <w:rsid w:val="007D5246"/>
    <w:rsid w:val="007D5651"/>
    <w:rsid w:val="007D5A93"/>
    <w:rsid w:val="007D63D2"/>
    <w:rsid w:val="007D650D"/>
    <w:rsid w:val="007D6663"/>
    <w:rsid w:val="007D6C81"/>
    <w:rsid w:val="007D6E0D"/>
    <w:rsid w:val="007D6EDB"/>
    <w:rsid w:val="007D74B1"/>
    <w:rsid w:val="007D7AC7"/>
    <w:rsid w:val="007D7AD4"/>
    <w:rsid w:val="007D7CF5"/>
    <w:rsid w:val="007E0536"/>
    <w:rsid w:val="007E0606"/>
    <w:rsid w:val="007E0822"/>
    <w:rsid w:val="007E0B46"/>
    <w:rsid w:val="007E1134"/>
    <w:rsid w:val="007E1DCA"/>
    <w:rsid w:val="007E20DF"/>
    <w:rsid w:val="007E23DA"/>
    <w:rsid w:val="007E29F5"/>
    <w:rsid w:val="007E2AB5"/>
    <w:rsid w:val="007E2E7F"/>
    <w:rsid w:val="007E33CF"/>
    <w:rsid w:val="007E3619"/>
    <w:rsid w:val="007E4B09"/>
    <w:rsid w:val="007E5028"/>
    <w:rsid w:val="007E5449"/>
    <w:rsid w:val="007E55E6"/>
    <w:rsid w:val="007E58D3"/>
    <w:rsid w:val="007E59CE"/>
    <w:rsid w:val="007E5A9A"/>
    <w:rsid w:val="007E5F53"/>
    <w:rsid w:val="007E5F7E"/>
    <w:rsid w:val="007E5FF3"/>
    <w:rsid w:val="007E6069"/>
    <w:rsid w:val="007E6A86"/>
    <w:rsid w:val="007E7222"/>
    <w:rsid w:val="007E7558"/>
    <w:rsid w:val="007E76FD"/>
    <w:rsid w:val="007E7898"/>
    <w:rsid w:val="007E7DD2"/>
    <w:rsid w:val="007F0163"/>
    <w:rsid w:val="007F0337"/>
    <w:rsid w:val="007F0479"/>
    <w:rsid w:val="007F049F"/>
    <w:rsid w:val="007F079D"/>
    <w:rsid w:val="007F1153"/>
    <w:rsid w:val="007F11BB"/>
    <w:rsid w:val="007F1B2E"/>
    <w:rsid w:val="007F2068"/>
    <w:rsid w:val="007F20AA"/>
    <w:rsid w:val="007F216C"/>
    <w:rsid w:val="007F2527"/>
    <w:rsid w:val="007F3496"/>
    <w:rsid w:val="007F3E13"/>
    <w:rsid w:val="007F3E77"/>
    <w:rsid w:val="007F412D"/>
    <w:rsid w:val="007F4683"/>
    <w:rsid w:val="007F49D6"/>
    <w:rsid w:val="007F4D5D"/>
    <w:rsid w:val="007F542A"/>
    <w:rsid w:val="007F57FB"/>
    <w:rsid w:val="007F5FEC"/>
    <w:rsid w:val="007F6495"/>
    <w:rsid w:val="007F6724"/>
    <w:rsid w:val="007F6B69"/>
    <w:rsid w:val="007F6BA9"/>
    <w:rsid w:val="007F6F09"/>
    <w:rsid w:val="007F6FAB"/>
    <w:rsid w:val="007F73C4"/>
    <w:rsid w:val="007F7976"/>
    <w:rsid w:val="007F7E5F"/>
    <w:rsid w:val="007F7E6E"/>
    <w:rsid w:val="007F7F28"/>
    <w:rsid w:val="007F7FD6"/>
    <w:rsid w:val="00800490"/>
    <w:rsid w:val="00800D32"/>
    <w:rsid w:val="00801431"/>
    <w:rsid w:val="008014E3"/>
    <w:rsid w:val="00801C2D"/>
    <w:rsid w:val="00801D17"/>
    <w:rsid w:val="008026BF"/>
    <w:rsid w:val="008029B0"/>
    <w:rsid w:val="00802BF2"/>
    <w:rsid w:val="008030C3"/>
    <w:rsid w:val="008037A2"/>
    <w:rsid w:val="00804705"/>
    <w:rsid w:val="00804A6A"/>
    <w:rsid w:val="00805190"/>
    <w:rsid w:val="00805236"/>
    <w:rsid w:val="008052D1"/>
    <w:rsid w:val="00805610"/>
    <w:rsid w:val="008057C4"/>
    <w:rsid w:val="00805B28"/>
    <w:rsid w:val="00805F0E"/>
    <w:rsid w:val="008067F3"/>
    <w:rsid w:val="00806968"/>
    <w:rsid w:val="00806BFD"/>
    <w:rsid w:val="00806C31"/>
    <w:rsid w:val="00806EF2"/>
    <w:rsid w:val="00807B5D"/>
    <w:rsid w:val="00807CED"/>
    <w:rsid w:val="00807D73"/>
    <w:rsid w:val="0081011C"/>
    <w:rsid w:val="00810163"/>
    <w:rsid w:val="008101AC"/>
    <w:rsid w:val="00810376"/>
    <w:rsid w:val="0081106D"/>
    <w:rsid w:val="00811265"/>
    <w:rsid w:val="0081194C"/>
    <w:rsid w:val="00811970"/>
    <w:rsid w:val="00811B07"/>
    <w:rsid w:val="008120A4"/>
    <w:rsid w:val="008121B5"/>
    <w:rsid w:val="00812ABC"/>
    <w:rsid w:val="00812F97"/>
    <w:rsid w:val="00813B7C"/>
    <w:rsid w:val="00813D34"/>
    <w:rsid w:val="00813F7D"/>
    <w:rsid w:val="008143F9"/>
    <w:rsid w:val="008147E4"/>
    <w:rsid w:val="00814CAC"/>
    <w:rsid w:val="00814D2F"/>
    <w:rsid w:val="00814FBA"/>
    <w:rsid w:val="00814FF5"/>
    <w:rsid w:val="0081554A"/>
    <w:rsid w:val="00815AEB"/>
    <w:rsid w:val="00815D3B"/>
    <w:rsid w:val="00815FC1"/>
    <w:rsid w:val="00816133"/>
    <w:rsid w:val="008164A9"/>
    <w:rsid w:val="008164C9"/>
    <w:rsid w:val="00816562"/>
    <w:rsid w:val="0081676A"/>
    <w:rsid w:val="008173DE"/>
    <w:rsid w:val="008175AC"/>
    <w:rsid w:val="00817E6B"/>
    <w:rsid w:val="00820431"/>
    <w:rsid w:val="008211BE"/>
    <w:rsid w:val="0082126D"/>
    <w:rsid w:val="00821AC4"/>
    <w:rsid w:val="00821C43"/>
    <w:rsid w:val="00821FEB"/>
    <w:rsid w:val="00822420"/>
    <w:rsid w:val="00823172"/>
    <w:rsid w:val="0082325A"/>
    <w:rsid w:val="00823516"/>
    <w:rsid w:val="00823A28"/>
    <w:rsid w:val="00823BD6"/>
    <w:rsid w:val="00823C4C"/>
    <w:rsid w:val="00823ECE"/>
    <w:rsid w:val="008240E3"/>
    <w:rsid w:val="008244ED"/>
    <w:rsid w:val="00825636"/>
    <w:rsid w:val="00825875"/>
    <w:rsid w:val="008263F5"/>
    <w:rsid w:val="00826C50"/>
    <w:rsid w:val="008271B6"/>
    <w:rsid w:val="00827365"/>
    <w:rsid w:val="0082772F"/>
    <w:rsid w:val="0082780A"/>
    <w:rsid w:val="00827EF5"/>
    <w:rsid w:val="00830F61"/>
    <w:rsid w:val="00830F74"/>
    <w:rsid w:val="00830F80"/>
    <w:rsid w:val="00831243"/>
    <w:rsid w:val="00831341"/>
    <w:rsid w:val="00831939"/>
    <w:rsid w:val="00831AE6"/>
    <w:rsid w:val="00831BAD"/>
    <w:rsid w:val="00831CAB"/>
    <w:rsid w:val="00831DA2"/>
    <w:rsid w:val="00831F91"/>
    <w:rsid w:val="00831FAD"/>
    <w:rsid w:val="008326A8"/>
    <w:rsid w:val="0083275C"/>
    <w:rsid w:val="00832A09"/>
    <w:rsid w:val="00833732"/>
    <w:rsid w:val="00833944"/>
    <w:rsid w:val="00833AFB"/>
    <w:rsid w:val="00833BE6"/>
    <w:rsid w:val="00833FD0"/>
    <w:rsid w:val="00834090"/>
    <w:rsid w:val="00834402"/>
    <w:rsid w:val="0083461B"/>
    <w:rsid w:val="00834AD2"/>
    <w:rsid w:val="00834C65"/>
    <w:rsid w:val="00835080"/>
    <w:rsid w:val="0083512A"/>
    <w:rsid w:val="0083548F"/>
    <w:rsid w:val="008359BC"/>
    <w:rsid w:val="00835D6A"/>
    <w:rsid w:val="00836F33"/>
    <w:rsid w:val="00837077"/>
    <w:rsid w:val="008374F0"/>
    <w:rsid w:val="008375BE"/>
    <w:rsid w:val="00837E1F"/>
    <w:rsid w:val="00840284"/>
    <w:rsid w:val="0084054D"/>
    <w:rsid w:val="00840B6A"/>
    <w:rsid w:val="00840BB6"/>
    <w:rsid w:val="00841179"/>
    <w:rsid w:val="00841868"/>
    <w:rsid w:val="00841D5D"/>
    <w:rsid w:val="00841F44"/>
    <w:rsid w:val="008426D9"/>
    <w:rsid w:val="0084278C"/>
    <w:rsid w:val="00842974"/>
    <w:rsid w:val="00842A08"/>
    <w:rsid w:val="00843882"/>
    <w:rsid w:val="00843924"/>
    <w:rsid w:val="00843C2C"/>
    <w:rsid w:val="00843D2D"/>
    <w:rsid w:val="0084401D"/>
    <w:rsid w:val="008443DC"/>
    <w:rsid w:val="00844986"/>
    <w:rsid w:val="00844A19"/>
    <w:rsid w:val="00844F2F"/>
    <w:rsid w:val="008451A1"/>
    <w:rsid w:val="008458D2"/>
    <w:rsid w:val="00845955"/>
    <w:rsid w:val="00845C38"/>
    <w:rsid w:val="00845D7E"/>
    <w:rsid w:val="00846416"/>
    <w:rsid w:val="008472D7"/>
    <w:rsid w:val="0084756B"/>
    <w:rsid w:val="00847AF6"/>
    <w:rsid w:val="00847CCB"/>
    <w:rsid w:val="008501DE"/>
    <w:rsid w:val="008504C5"/>
    <w:rsid w:val="008504F5"/>
    <w:rsid w:val="008505DD"/>
    <w:rsid w:val="00851596"/>
    <w:rsid w:val="00852723"/>
    <w:rsid w:val="00852D44"/>
    <w:rsid w:val="0085336E"/>
    <w:rsid w:val="008536E0"/>
    <w:rsid w:val="00854FE9"/>
    <w:rsid w:val="008551D6"/>
    <w:rsid w:val="00855364"/>
    <w:rsid w:val="008554D0"/>
    <w:rsid w:val="00855560"/>
    <w:rsid w:val="008558B4"/>
    <w:rsid w:val="008558EA"/>
    <w:rsid w:val="00856215"/>
    <w:rsid w:val="00856387"/>
    <w:rsid w:val="00856B50"/>
    <w:rsid w:val="00856F45"/>
    <w:rsid w:val="00857A3C"/>
    <w:rsid w:val="00857D60"/>
    <w:rsid w:val="00857D80"/>
    <w:rsid w:val="00860865"/>
    <w:rsid w:val="00860AF0"/>
    <w:rsid w:val="00860FA3"/>
    <w:rsid w:val="00861238"/>
    <w:rsid w:val="00861A2D"/>
    <w:rsid w:val="00861AAE"/>
    <w:rsid w:val="00861C59"/>
    <w:rsid w:val="00861DDA"/>
    <w:rsid w:val="008623C7"/>
    <w:rsid w:val="00862710"/>
    <w:rsid w:val="008628A6"/>
    <w:rsid w:val="00862E48"/>
    <w:rsid w:val="00863AF6"/>
    <w:rsid w:val="00863C3C"/>
    <w:rsid w:val="0086413F"/>
    <w:rsid w:val="00864167"/>
    <w:rsid w:val="008643CA"/>
    <w:rsid w:val="0086458D"/>
    <w:rsid w:val="00864910"/>
    <w:rsid w:val="00864E62"/>
    <w:rsid w:val="00864E8A"/>
    <w:rsid w:val="00865623"/>
    <w:rsid w:val="00865E03"/>
    <w:rsid w:val="00866458"/>
    <w:rsid w:val="00866603"/>
    <w:rsid w:val="00866986"/>
    <w:rsid w:val="00866E11"/>
    <w:rsid w:val="00866F9A"/>
    <w:rsid w:val="0086715D"/>
    <w:rsid w:val="0086723E"/>
    <w:rsid w:val="00867310"/>
    <w:rsid w:val="008676C7"/>
    <w:rsid w:val="00867B32"/>
    <w:rsid w:val="00867F2D"/>
    <w:rsid w:val="00867F3E"/>
    <w:rsid w:val="00867FCF"/>
    <w:rsid w:val="00870362"/>
    <w:rsid w:val="008703F1"/>
    <w:rsid w:val="008705AE"/>
    <w:rsid w:val="0087083B"/>
    <w:rsid w:val="00870AF3"/>
    <w:rsid w:val="00870AFC"/>
    <w:rsid w:val="00870DE5"/>
    <w:rsid w:val="00871C18"/>
    <w:rsid w:val="00871D57"/>
    <w:rsid w:val="00871E16"/>
    <w:rsid w:val="00871E5A"/>
    <w:rsid w:val="00871F44"/>
    <w:rsid w:val="00872228"/>
    <w:rsid w:val="008734A7"/>
    <w:rsid w:val="0087359F"/>
    <w:rsid w:val="008738FF"/>
    <w:rsid w:val="00873B7C"/>
    <w:rsid w:val="00873CB6"/>
    <w:rsid w:val="00873D61"/>
    <w:rsid w:val="00873D96"/>
    <w:rsid w:val="0087464C"/>
    <w:rsid w:val="008746D8"/>
    <w:rsid w:val="008746F6"/>
    <w:rsid w:val="008752BC"/>
    <w:rsid w:val="00875BCB"/>
    <w:rsid w:val="00875C04"/>
    <w:rsid w:val="00876223"/>
    <w:rsid w:val="008762BE"/>
    <w:rsid w:val="00876394"/>
    <w:rsid w:val="008770A0"/>
    <w:rsid w:val="00877DB7"/>
    <w:rsid w:val="008807E6"/>
    <w:rsid w:val="00880F67"/>
    <w:rsid w:val="008817BE"/>
    <w:rsid w:val="008819AA"/>
    <w:rsid w:val="00881DF5"/>
    <w:rsid w:val="00881E3C"/>
    <w:rsid w:val="00882026"/>
    <w:rsid w:val="008820B1"/>
    <w:rsid w:val="0088251A"/>
    <w:rsid w:val="00882971"/>
    <w:rsid w:val="00882A75"/>
    <w:rsid w:val="008835DF"/>
    <w:rsid w:val="008836AB"/>
    <w:rsid w:val="00883922"/>
    <w:rsid w:val="00883BD7"/>
    <w:rsid w:val="00883C6A"/>
    <w:rsid w:val="00883FA9"/>
    <w:rsid w:val="00884D4A"/>
    <w:rsid w:val="00884D5C"/>
    <w:rsid w:val="00884DD1"/>
    <w:rsid w:val="00885153"/>
    <w:rsid w:val="008855D8"/>
    <w:rsid w:val="00885DFD"/>
    <w:rsid w:val="00885EC9"/>
    <w:rsid w:val="00886056"/>
    <w:rsid w:val="00886136"/>
    <w:rsid w:val="00886274"/>
    <w:rsid w:val="008864FD"/>
    <w:rsid w:val="00886550"/>
    <w:rsid w:val="0088683B"/>
    <w:rsid w:val="00886E19"/>
    <w:rsid w:val="00886E42"/>
    <w:rsid w:val="00887670"/>
    <w:rsid w:val="008876C5"/>
    <w:rsid w:val="00887B43"/>
    <w:rsid w:val="00887BD8"/>
    <w:rsid w:val="00887C2B"/>
    <w:rsid w:val="008902AE"/>
    <w:rsid w:val="00890303"/>
    <w:rsid w:val="0089047D"/>
    <w:rsid w:val="00890D6D"/>
    <w:rsid w:val="00891EC4"/>
    <w:rsid w:val="0089219F"/>
    <w:rsid w:val="008922C5"/>
    <w:rsid w:val="00892350"/>
    <w:rsid w:val="008925AD"/>
    <w:rsid w:val="0089274E"/>
    <w:rsid w:val="0089275D"/>
    <w:rsid w:val="0089276B"/>
    <w:rsid w:val="008929A3"/>
    <w:rsid w:val="00892C25"/>
    <w:rsid w:val="00892E48"/>
    <w:rsid w:val="0089302C"/>
    <w:rsid w:val="00893035"/>
    <w:rsid w:val="008932C7"/>
    <w:rsid w:val="00894071"/>
    <w:rsid w:val="00895B61"/>
    <w:rsid w:val="00895F26"/>
    <w:rsid w:val="0089620D"/>
    <w:rsid w:val="008962C2"/>
    <w:rsid w:val="008965A1"/>
    <w:rsid w:val="00896692"/>
    <w:rsid w:val="00896743"/>
    <w:rsid w:val="008969A7"/>
    <w:rsid w:val="008971AF"/>
    <w:rsid w:val="00897E81"/>
    <w:rsid w:val="008A0FFB"/>
    <w:rsid w:val="008A14B0"/>
    <w:rsid w:val="008A1AD5"/>
    <w:rsid w:val="008A2124"/>
    <w:rsid w:val="008A26A1"/>
    <w:rsid w:val="008A26C4"/>
    <w:rsid w:val="008A271F"/>
    <w:rsid w:val="008A29FA"/>
    <w:rsid w:val="008A2D75"/>
    <w:rsid w:val="008A3077"/>
    <w:rsid w:val="008A3478"/>
    <w:rsid w:val="008A3C61"/>
    <w:rsid w:val="008A46C6"/>
    <w:rsid w:val="008A495A"/>
    <w:rsid w:val="008A49DC"/>
    <w:rsid w:val="008A4B0B"/>
    <w:rsid w:val="008A58FC"/>
    <w:rsid w:val="008A5F6E"/>
    <w:rsid w:val="008A5FD1"/>
    <w:rsid w:val="008A6343"/>
    <w:rsid w:val="008A659C"/>
    <w:rsid w:val="008A6660"/>
    <w:rsid w:val="008A6A53"/>
    <w:rsid w:val="008A7354"/>
    <w:rsid w:val="008A76C3"/>
    <w:rsid w:val="008A7AD2"/>
    <w:rsid w:val="008A7C21"/>
    <w:rsid w:val="008B06AE"/>
    <w:rsid w:val="008B09CC"/>
    <w:rsid w:val="008B0E9F"/>
    <w:rsid w:val="008B0F51"/>
    <w:rsid w:val="008B1006"/>
    <w:rsid w:val="008B25BB"/>
    <w:rsid w:val="008B2D27"/>
    <w:rsid w:val="008B2F45"/>
    <w:rsid w:val="008B3243"/>
    <w:rsid w:val="008B3677"/>
    <w:rsid w:val="008B3F49"/>
    <w:rsid w:val="008B40CD"/>
    <w:rsid w:val="008B40E0"/>
    <w:rsid w:val="008B4104"/>
    <w:rsid w:val="008B4579"/>
    <w:rsid w:val="008B4F5F"/>
    <w:rsid w:val="008B55EB"/>
    <w:rsid w:val="008B5A89"/>
    <w:rsid w:val="008B616B"/>
    <w:rsid w:val="008B65B0"/>
    <w:rsid w:val="008B6E55"/>
    <w:rsid w:val="008B6F59"/>
    <w:rsid w:val="008B736F"/>
    <w:rsid w:val="008B73B3"/>
    <w:rsid w:val="008B76A7"/>
    <w:rsid w:val="008B77BC"/>
    <w:rsid w:val="008B7CAD"/>
    <w:rsid w:val="008B7E30"/>
    <w:rsid w:val="008C0044"/>
    <w:rsid w:val="008C0118"/>
    <w:rsid w:val="008C0196"/>
    <w:rsid w:val="008C062A"/>
    <w:rsid w:val="008C086D"/>
    <w:rsid w:val="008C09FB"/>
    <w:rsid w:val="008C1045"/>
    <w:rsid w:val="008C149E"/>
    <w:rsid w:val="008C1944"/>
    <w:rsid w:val="008C27F1"/>
    <w:rsid w:val="008C29A4"/>
    <w:rsid w:val="008C2CF9"/>
    <w:rsid w:val="008C308D"/>
    <w:rsid w:val="008C33AB"/>
    <w:rsid w:val="008C39E5"/>
    <w:rsid w:val="008C47CB"/>
    <w:rsid w:val="008C4A6F"/>
    <w:rsid w:val="008C52F9"/>
    <w:rsid w:val="008C5354"/>
    <w:rsid w:val="008C564E"/>
    <w:rsid w:val="008C61C3"/>
    <w:rsid w:val="008C62C2"/>
    <w:rsid w:val="008C6473"/>
    <w:rsid w:val="008C6558"/>
    <w:rsid w:val="008C67AB"/>
    <w:rsid w:val="008C68D4"/>
    <w:rsid w:val="008C6904"/>
    <w:rsid w:val="008C6B3B"/>
    <w:rsid w:val="008C6D00"/>
    <w:rsid w:val="008C724D"/>
    <w:rsid w:val="008C7560"/>
    <w:rsid w:val="008C75D0"/>
    <w:rsid w:val="008C7AFA"/>
    <w:rsid w:val="008D0651"/>
    <w:rsid w:val="008D118E"/>
    <w:rsid w:val="008D1281"/>
    <w:rsid w:val="008D13FA"/>
    <w:rsid w:val="008D1BA2"/>
    <w:rsid w:val="008D1E8B"/>
    <w:rsid w:val="008D22FE"/>
    <w:rsid w:val="008D2B94"/>
    <w:rsid w:val="008D356D"/>
    <w:rsid w:val="008D41FD"/>
    <w:rsid w:val="008D440A"/>
    <w:rsid w:val="008D4A5D"/>
    <w:rsid w:val="008D4BFE"/>
    <w:rsid w:val="008D4CF0"/>
    <w:rsid w:val="008D52D8"/>
    <w:rsid w:val="008D551A"/>
    <w:rsid w:val="008D578E"/>
    <w:rsid w:val="008D59F0"/>
    <w:rsid w:val="008D6074"/>
    <w:rsid w:val="008D6156"/>
    <w:rsid w:val="008D649F"/>
    <w:rsid w:val="008D64EF"/>
    <w:rsid w:val="008D666C"/>
    <w:rsid w:val="008D66C0"/>
    <w:rsid w:val="008D6F6D"/>
    <w:rsid w:val="008D707E"/>
    <w:rsid w:val="008D71B5"/>
    <w:rsid w:val="008D767A"/>
    <w:rsid w:val="008E00DF"/>
    <w:rsid w:val="008E01E4"/>
    <w:rsid w:val="008E02DD"/>
    <w:rsid w:val="008E06D0"/>
    <w:rsid w:val="008E0F8D"/>
    <w:rsid w:val="008E1077"/>
    <w:rsid w:val="008E120A"/>
    <w:rsid w:val="008E1540"/>
    <w:rsid w:val="008E15FD"/>
    <w:rsid w:val="008E174C"/>
    <w:rsid w:val="008E180B"/>
    <w:rsid w:val="008E1DA4"/>
    <w:rsid w:val="008E1E66"/>
    <w:rsid w:val="008E1FA0"/>
    <w:rsid w:val="008E250F"/>
    <w:rsid w:val="008E2672"/>
    <w:rsid w:val="008E2715"/>
    <w:rsid w:val="008E2723"/>
    <w:rsid w:val="008E2A8C"/>
    <w:rsid w:val="008E31C0"/>
    <w:rsid w:val="008E326A"/>
    <w:rsid w:val="008E35BF"/>
    <w:rsid w:val="008E3A41"/>
    <w:rsid w:val="008E3FE6"/>
    <w:rsid w:val="008E467C"/>
    <w:rsid w:val="008E4E1A"/>
    <w:rsid w:val="008E5609"/>
    <w:rsid w:val="008E56D2"/>
    <w:rsid w:val="008E56FD"/>
    <w:rsid w:val="008E5AAA"/>
    <w:rsid w:val="008E5AC8"/>
    <w:rsid w:val="008E5C62"/>
    <w:rsid w:val="008E5C8E"/>
    <w:rsid w:val="008E6170"/>
    <w:rsid w:val="008E6626"/>
    <w:rsid w:val="008E6840"/>
    <w:rsid w:val="008E7A02"/>
    <w:rsid w:val="008E7E08"/>
    <w:rsid w:val="008E7EA4"/>
    <w:rsid w:val="008F0731"/>
    <w:rsid w:val="008F08DA"/>
    <w:rsid w:val="008F0BAE"/>
    <w:rsid w:val="008F0D17"/>
    <w:rsid w:val="008F10AE"/>
    <w:rsid w:val="008F1154"/>
    <w:rsid w:val="008F131B"/>
    <w:rsid w:val="008F14AF"/>
    <w:rsid w:val="008F18E6"/>
    <w:rsid w:val="008F1ADC"/>
    <w:rsid w:val="008F1C5F"/>
    <w:rsid w:val="008F1D8E"/>
    <w:rsid w:val="008F2646"/>
    <w:rsid w:val="008F2EFF"/>
    <w:rsid w:val="008F2F8F"/>
    <w:rsid w:val="008F3189"/>
    <w:rsid w:val="008F31CC"/>
    <w:rsid w:val="008F33AA"/>
    <w:rsid w:val="008F3800"/>
    <w:rsid w:val="008F3EF9"/>
    <w:rsid w:val="008F4191"/>
    <w:rsid w:val="008F444F"/>
    <w:rsid w:val="008F470A"/>
    <w:rsid w:val="008F4952"/>
    <w:rsid w:val="008F5D12"/>
    <w:rsid w:val="008F5E36"/>
    <w:rsid w:val="008F63A8"/>
    <w:rsid w:val="008F6817"/>
    <w:rsid w:val="008F6A40"/>
    <w:rsid w:val="008F6B26"/>
    <w:rsid w:val="008F6BEA"/>
    <w:rsid w:val="008F6DA1"/>
    <w:rsid w:val="008F7019"/>
    <w:rsid w:val="008F724A"/>
    <w:rsid w:val="008F73D9"/>
    <w:rsid w:val="008F7643"/>
    <w:rsid w:val="008F7AF8"/>
    <w:rsid w:val="008F7C84"/>
    <w:rsid w:val="008F7D12"/>
    <w:rsid w:val="0090060F"/>
    <w:rsid w:val="009006E0"/>
    <w:rsid w:val="00900716"/>
    <w:rsid w:val="009010F1"/>
    <w:rsid w:val="0090185C"/>
    <w:rsid w:val="00901901"/>
    <w:rsid w:val="009026BE"/>
    <w:rsid w:val="009028A2"/>
    <w:rsid w:val="00902BED"/>
    <w:rsid w:val="00902FF9"/>
    <w:rsid w:val="0090317B"/>
    <w:rsid w:val="00903302"/>
    <w:rsid w:val="00903ABD"/>
    <w:rsid w:val="00903EFB"/>
    <w:rsid w:val="0090478C"/>
    <w:rsid w:val="00904857"/>
    <w:rsid w:val="0090528E"/>
    <w:rsid w:val="00905856"/>
    <w:rsid w:val="00905C84"/>
    <w:rsid w:val="00906CBD"/>
    <w:rsid w:val="00907343"/>
    <w:rsid w:val="009077D8"/>
    <w:rsid w:val="009103DC"/>
    <w:rsid w:val="00910986"/>
    <w:rsid w:val="00910A83"/>
    <w:rsid w:val="00910B98"/>
    <w:rsid w:val="00910DD7"/>
    <w:rsid w:val="00911129"/>
    <w:rsid w:val="00911744"/>
    <w:rsid w:val="009117F6"/>
    <w:rsid w:val="00911EA3"/>
    <w:rsid w:val="00912E12"/>
    <w:rsid w:val="00912E34"/>
    <w:rsid w:val="00912E89"/>
    <w:rsid w:val="009131BC"/>
    <w:rsid w:val="0091360B"/>
    <w:rsid w:val="00913A32"/>
    <w:rsid w:val="00913AC1"/>
    <w:rsid w:val="00913C36"/>
    <w:rsid w:val="00913ED2"/>
    <w:rsid w:val="00914260"/>
    <w:rsid w:val="009146A4"/>
    <w:rsid w:val="00914EE5"/>
    <w:rsid w:val="00914FB9"/>
    <w:rsid w:val="009156D8"/>
    <w:rsid w:val="009160A3"/>
    <w:rsid w:val="0091676A"/>
    <w:rsid w:val="0091687F"/>
    <w:rsid w:val="009171A6"/>
    <w:rsid w:val="00917339"/>
    <w:rsid w:val="0091743E"/>
    <w:rsid w:val="00917723"/>
    <w:rsid w:val="009177F9"/>
    <w:rsid w:val="00917931"/>
    <w:rsid w:val="00917995"/>
    <w:rsid w:val="00917C8E"/>
    <w:rsid w:val="00917F30"/>
    <w:rsid w:val="00920553"/>
    <w:rsid w:val="00920602"/>
    <w:rsid w:val="00920783"/>
    <w:rsid w:val="00920949"/>
    <w:rsid w:val="00920B39"/>
    <w:rsid w:val="00920D1C"/>
    <w:rsid w:val="00921A29"/>
    <w:rsid w:val="00921D20"/>
    <w:rsid w:val="00922E1C"/>
    <w:rsid w:val="00923345"/>
    <w:rsid w:val="009234D9"/>
    <w:rsid w:val="00923645"/>
    <w:rsid w:val="009237AA"/>
    <w:rsid w:val="00924087"/>
    <w:rsid w:val="00924711"/>
    <w:rsid w:val="00924D89"/>
    <w:rsid w:val="00924FD8"/>
    <w:rsid w:val="00925421"/>
    <w:rsid w:val="00925591"/>
    <w:rsid w:val="009262F4"/>
    <w:rsid w:val="009266DC"/>
    <w:rsid w:val="009267FE"/>
    <w:rsid w:val="00926B9A"/>
    <w:rsid w:val="00926ED5"/>
    <w:rsid w:val="00926F34"/>
    <w:rsid w:val="00927184"/>
    <w:rsid w:val="009274C1"/>
    <w:rsid w:val="009274F7"/>
    <w:rsid w:val="00927AA2"/>
    <w:rsid w:val="00927DE3"/>
    <w:rsid w:val="00930758"/>
    <w:rsid w:val="009307F4"/>
    <w:rsid w:val="00930921"/>
    <w:rsid w:val="00930928"/>
    <w:rsid w:val="00930C6C"/>
    <w:rsid w:val="00930D0A"/>
    <w:rsid w:val="0093168F"/>
    <w:rsid w:val="00931A27"/>
    <w:rsid w:val="00932107"/>
    <w:rsid w:val="0093384A"/>
    <w:rsid w:val="00933B99"/>
    <w:rsid w:val="009356B6"/>
    <w:rsid w:val="00935A82"/>
    <w:rsid w:val="00935E0B"/>
    <w:rsid w:val="0093613D"/>
    <w:rsid w:val="0093624E"/>
    <w:rsid w:val="009364F3"/>
    <w:rsid w:val="009365B3"/>
    <w:rsid w:val="0093662A"/>
    <w:rsid w:val="00936A4D"/>
    <w:rsid w:val="00936DB5"/>
    <w:rsid w:val="00936E3F"/>
    <w:rsid w:val="00937302"/>
    <w:rsid w:val="00937475"/>
    <w:rsid w:val="00937795"/>
    <w:rsid w:val="00937A9A"/>
    <w:rsid w:val="009401BD"/>
    <w:rsid w:val="0094048B"/>
    <w:rsid w:val="00940D64"/>
    <w:rsid w:val="00940D83"/>
    <w:rsid w:val="00941545"/>
    <w:rsid w:val="009415C6"/>
    <w:rsid w:val="009415F1"/>
    <w:rsid w:val="00941705"/>
    <w:rsid w:val="00941BC6"/>
    <w:rsid w:val="00941E81"/>
    <w:rsid w:val="00941F29"/>
    <w:rsid w:val="00942174"/>
    <w:rsid w:val="00942E8C"/>
    <w:rsid w:val="00942E9E"/>
    <w:rsid w:val="0094327B"/>
    <w:rsid w:val="009435E4"/>
    <w:rsid w:val="00943948"/>
    <w:rsid w:val="00943B04"/>
    <w:rsid w:val="00943B2D"/>
    <w:rsid w:val="009445D9"/>
    <w:rsid w:val="00944647"/>
    <w:rsid w:val="00944BE6"/>
    <w:rsid w:val="00944C15"/>
    <w:rsid w:val="00944F48"/>
    <w:rsid w:val="009458B0"/>
    <w:rsid w:val="00945A5F"/>
    <w:rsid w:val="00945C7F"/>
    <w:rsid w:val="00945E23"/>
    <w:rsid w:val="00946869"/>
    <w:rsid w:val="00946A7B"/>
    <w:rsid w:val="00946AC3"/>
    <w:rsid w:val="00946DC7"/>
    <w:rsid w:val="00946ECC"/>
    <w:rsid w:val="00947171"/>
    <w:rsid w:val="00947222"/>
    <w:rsid w:val="0094739D"/>
    <w:rsid w:val="009477FB"/>
    <w:rsid w:val="00947A9A"/>
    <w:rsid w:val="00947B8A"/>
    <w:rsid w:val="00947BB5"/>
    <w:rsid w:val="00947EE1"/>
    <w:rsid w:val="00950380"/>
    <w:rsid w:val="00950386"/>
    <w:rsid w:val="00950A6A"/>
    <w:rsid w:val="00950FBA"/>
    <w:rsid w:val="00951126"/>
    <w:rsid w:val="009511AE"/>
    <w:rsid w:val="00951636"/>
    <w:rsid w:val="00951655"/>
    <w:rsid w:val="00951A0E"/>
    <w:rsid w:val="00951CF6"/>
    <w:rsid w:val="009525CE"/>
    <w:rsid w:val="00952888"/>
    <w:rsid w:val="00952ED2"/>
    <w:rsid w:val="00952EFD"/>
    <w:rsid w:val="00952FC3"/>
    <w:rsid w:val="00953DE7"/>
    <w:rsid w:val="009541A5"/>
    <w:rsid w:val="009545C3"/>
    <w:rsid w:val="00954F3E"/>
    <w:rsid w:val="00955305"/>
    <w:rsid w:val="00955488"/>
    <w:rsid w:val="00955DAB"/>
    <w:rsid w:val="00956168"/>
    <w:rsid w:val="00956172"/>
    <w:rsid w:val="00956395"/>
    <w:rsid w:val="009569D4"/>
    <w:rsid w:val="00956B7D"/>
    <w:rsid w:val="00956F85"/>
    <w:rsid w:val="00957069"/>
    <w:rsid w:val="009573C3"/>
    <w:rsid w:val="00957409"/>
    <w:rsid w:val="00957972"/>
    <w:rsid w:val="00957E23"/>
    <w:rsid w:val="00957EB3"/>
    <w:rsid w:val="00957F51"/>
    <w:rsid w:val="00960402"/>
    <w:rsid w:val="0096072A"/>
    <w:rsid w:val="00961461"/>
    <w:rsid w:val="0096176C"/>
    <w:rsid w:val="00961C96"/>
    <w:rsid w:val="00961E85"/>
    <w:rsid w:val="00961F6F"/>
    <w:rsid w:val="00962A41"/>
    <w:rsid w:val="00962B43"/>
    <w:rsid w:val="00963611"/>
    <w:rsid w:val="00963705"/>
    <w:rsid w:val="0096378E"/>
    <w:rsid w:val="009638A6"/>
    <w:rsid w:val="00963E71"/>
    <w:rsid w:val="009646C0"/>
    <w:rsid w:val="0096477C"/>
    <w:rsid w:val="009651E0"/>
    <w:rsid w:val="009659D1"/>
    <w:rsid w:val="009661E5"/>
    <w:rsid w:val="00966470"/>
    <w:rsid w:val="00966569"/>
    <w:rsid w:val="009666DB"/>
    <w:rsid w:val="0096680B"/>
    <w:rsid w:val="00966CED"/>
    <w:rsid w:val="00967059"/>
    <w:rsid w:val="0096706B"/>
    <w:rsid w:val="0097009E"/>
    <w:rsid w:val="00970688"/>
    <w:rsid w:val="00970A41"/>
    <w:rsid w:val="00970D9E"/>
    <w:rsid w:val="009713E1"/>
    <w:rsid w:val="009714D1"/>
    <w:rsid w:val="00972147"/>
    <w:rsid w:val="00972382"/>
    <w:rsid w:val="00972389"/>
    <w:rsid w:val="00972874"/>
    <w:rsid w:val="00972903"/>
    <w:rsid w:val="00972C48"/>
    <w:rsid w:val="0097302E"/>
    <w:rsid w:val="0097330C"/>
    <w:rsid w:val="00973511"/>
    <w:rsid w:val="00973AC2"/>
    <w:rsid w:val="009743EF"/>
    <w:rsid w:val="00974A48"/>
    <w:rsid w:val="00974C45"/>
    <w:rsid w:val="009750A8"/>
    <w:rsid w:val="00975475"/>
    <w:rsid w:val="00975554"/>
    <w:rsid w:val="00975C79"/>
    <w:rsid w:val="009767AC"/>
    <w:rsid w:val="009768CE"/>
    <w:rsid w:val="00976F9B"/>
    <w:rsid w:val="0097720F"/>
    <w:rsid w:val="00977557"/>
    <w:rsid w:val="0098080D"/>
    <w:rsid w:val="0098082F"/>
    <w:rsid w:val="00980EF4"/>
    <w:rsid w:val="009820EE"/>
    <w:rsid w:val="00982398"/>
    <w:rsid w:val="009825CA"/>
    <w:rsid w:val="0098282C"/>
    <w:rsid w:val="0098286B"/>
    <w:rsid w:val="00982EC2"/>
    <w:rsid w:val="00982FBC"/>
    <w:rsid w:val="00983BAC"/>
    <w:rsid w:val="00984563"/>
    <w:rsid w:val="009845F6"/>
    <w:rsid w:val="00984F89"/>
    <w:rsid w:val="00984FA6"/>
    <w:rsid w:val="00985042"/>
    <w:rsid w:val="009851F9"/>
    <w:rsid w:val="00985509"/>
    <w:rsid w:val="00985BE1"/>
    <w:rsid w:val="0098614D"/>
    <w:rsid w:val="00986367"/>
    <w:rsid w:val="009865D2"/>
    <w:rsid w:val="009867B7"/>
    <w:rsid w:val="00986D23"/>
    <w:rsid w:val="00986D27"/>
    <w:rsid w:val="00986EE1"/>
    <w:rsid w:val="00986FCC"/>
    <w:rsid w:val="00987055"/>
    <w:rsid w:val="00987168"/>
    <w:rsid w:val="00987180"/>
    <w:rsid w:val="009874C1"/>
    <w:rsid w:val="00987877"/>
    <w:rsid w:val="00987B6F"/>
    <w:rsid w:val="00987D94"/>
    <w:rsid w:val="00987E1C"/>
    <w:rsid w:val="00987FA7"/>
    <w:rsid w:val="009901F0"/>
    <w:rsid w:val="0099044F"/>
    <w:rsid w:val="009909A9"/>
    <w:rsid w:val="00990DAA"/>
    <w:rsid w:val="009911AF"/>
    <w:rsid w:val="0099152B"/>
    <w:rsid w:val="009915D8"/>
    <w:rsid w:val="009915FB"/>
    <w:rsid w:val="00991989"/>
    <w:rsid w:val="00991CF3"/>
    <w:rsid w:val="00991FE0"/>
    <w:rsid w:val="009920AB"/>
    <w:rsid w:val="00992209"/>
    <w:rsid w:val="00992249"/>
    <w:rsid w:val="00992362"/>
    <w:rsid w:val="009926F6"/>
    <w:rsid w:val="00992B85"/>
    <w:rsid w:val="009931CD"/>
    <w:rsid w:val="0099339F"/>
    <w:rsid w:val="00993629"/>
    <w:rsid w:val="00993FAB"/>
    <w:rsid w:val="00994419"/>
    <w:rsid w:val="0099480A"/>
    <w:rsid w:val="00994C59"/>
    <w:rsid w:val="00994FEB"/>
    <w:rsid w:val="009951D2"/>
    <w:rsid w:val="009954F3"/>
    <w:rsid w:val="009958C6"/>
    <w:rsid w:val="00995A34"/>
    <w:rsid w:val="00995DE3"/>
    <w:rsid w:val="00996408"/>
    <w:rsid w:val="00996535"/>
    <w:rsid w:val="00996619"/>
    <w:rsid w:val="0099684C"/>
    <w:rsid w:val="00996DE3"/>
    <w:rsid w:val="00996E98"/>
    <w:rsid w:val="00997258"/>
    <w:rsid w:val="0099758E"/>
    <w:rsid w:val="00997697"/>
    <w:rsid w:val="0099778F"/>
    <w:rsid w:val="00997AB1"/>
    <w:rsid w:val="00997B56"/>
    <w:rsid w:val="00997F1F"/>
    <w:rsid w:val="009A011E"/>
    <w:rsid w:val="009A094D"/>
    <w:rsid w:val="009A0A95"/>
    <w:rsid w:val="009A0BFA"/>
    <w:rsid w:val="009A0D75"/>
    <w:rsid w:val="009A0F08"/>
    <w:rsid w:val="009A1078"/>
    <w:rsid w:val="009A1234"/>
    <w:rsid w:val="009A142C"/>
    <w:rsid w:val="009A15A3"/>
    <w:rsid w:val="009A1671"/>
    <w:rsid w:val="009A16A0"/>
    <w:rsid w:val="009A1825"/>
    <w:rsid w:val="009A19B4"/>
    <w:rsid w:val="009A1AAA"/>
    <w:rsid w:val="009A1F35"/>
    <w:rsid w:val="009A236E"/>
    <w:rsid w:val="009A2A42"/>
    <w:rsid w:val="009A2DC8"/>
    <w:rsid w:val="009A329F"/>
    <w:rsid w:val="009A345E"/>
    <w:rsid w:val="009A3491"/>
    <w:rsid w:val="009A388A"/>
    <w:rsid w:val="009A3890"/>
    <w:rsid w:val="009A3EBB"/>
    <w:rsid w:val="009A434C"/>
    <w:rsid w:val="009A4529"/>
    <w:rsid w:val="009A4793"/>
    <w:rsid w:val="009A4881"/>
    <w:rsid w:val="009A4908"/>
    <w:rsid w:val="009A4950"/>
    <w:rsid w:val="009A4B13"/>
    <w:rsid w:val="009A5213"/>
    <w:rsid w:val="009A549C"/>
    <w:rsid w:val="009A5723"/>
    <w:rsid w:val="009A5ECB"/>
    <w:rsid w:val="009A5F4A"/>
    <w:rsid w:val="009A64F6"/>
    <w:rsid w:val="009A68EB"/>
    <w:rsid w:val="009A69CB"/>
    <w:rsid w:val="009A6CA5"/>
    <w:rsid w:val="009A6DA0"/>
    <w:rsid w:val="009A6F8B"/>
    <w:rsid w:val="009A7062"/>
    <w:rsid w:val="009A70DF"/>
    <w:rsid w:val="009A7749"/>
    <w:rsid w:val="009A7975"/>
    <w:rsid w:val="009A7A6B"/>
    <w:rsid w:val="009A7A80"/>
    <w:rsid w:val="009A7D25"/>
    <w:rsid w:val="009A7E33"/>
    <w:rsid w:val="009B008A"/>
    <w:rsid w:val="009B01F8"/>
    <w:rsid w:val="009B0205"/>
    <w:rsid w:val="009B0375"/>
    <w:rsid w:val="009B05A9"/>
    <w:rsid w:val="009B0910"/>
    <w:rsid w:val="009B0B5C"/>
    <w:rsid w:val="009B139B"/>
    <w:rsid w:val="009B189D"/>
    <w:rsid w:val="009B1E90"/>
    <w:rsid w:val="009B215E"/>
    <w:rsid w:val="009B2221"/>
    <w:rsid w:val="009B2294"/>
    <w:rsid w:val="009B24D3"/>
    <w:rsid w:val="009B24FA"/>
    <w:rsid w:val="009B2905"/>
    <w:rsid w:val="009B2A0A"/>
    <w:rsid w:val="009B310C"/>
    <w:rsid w:val="009B360D"/>
    <w:rsid w:val="009B3710"/>
    <w:rsid w:val="009B3860"/>
    <w:rsid w:val="009B4034"/>
    <w:rsid w:val="009B4730"/>
    <w:rsid w:val="009B4D9B"/>
    <w:rsid w:val="009B561F"/>
    <w:rsid w:val="009B606D"/>
    <w:rsid w:val="009B629A"/>
    <w:rsid w:val="009B6B93"/>
    <w:rsid w:val="009B6C5B"/>
    <w:rsid w:val="009B6D4C"/>
    <w:rsid w:val="009B6E6C"/>
    <w:rsid w:val="009B6F06"/>
    <w:rsid w:val="009B714E"/>
    <w:rsid w:val="009B7437"/>
    <w:rsid w:val="009B7C3C"/>
    <w:rsid w:val="009C0323"/>
    <w:rsid w:val="009C08A4"/>
    <w:rsid w:val="009C0CDA"/>
    <w:rsid w:val="009C0D31"/>
    <w:rsid w:val="009C0E1B"/>
    <w:rsid w:val="009C15E3"/>
    <w:rsid w:val="009C15E4"/>
    <w:rsid w:val="009C1C6F"/>
    <w:rsid w:val="009C21EF"/>
    <w:rsid w:val="009C2306"/>
    <w:rsid w:val="009C2A9E"/>
    <w:rsid w:val="009C2DD1"/>
    <w:rsid w:val="009C3043"/>
    <w:rsid w:val="009C3CAF"/>
    <w:rsid w:val="009C3DE3"/>
    <w:rsid w:val="009C3ECE"/>
    <w:rsid w:val="009C44FA"/>
    <w:rsid w:val="009C4513"/>
    <w:rsid w:val="009C4689"/>
    <w:rsid w:val="009C4A2E"/>
    <w:rsid w:val="009C4B16"/>
    <w:rsid w:val="009C559B"/>
    <w:rsid w:val="009C55B8"/>
    <w:rsid w:val="009C574A"/>
    <w:rsid w:val="009C5F1B"/>
    <w:rsid w:val="009C5F3A"/>
    <w:rsid w:val="009C632B"/>
    <w:rsid w:val="009C63B9"/>
    <w:rsid w:val="009C64B8"/>
    <w:rsid w:val="009C655D"/>
    <w:rsid w:val="009C66AE"/>
    <w:rsid w:val="009C66F4"/>
    <w:rsid w:val="009C7DC6"/>
    <w:rsid w:val="009C7EB2"/>
    <w:rsid w:val="009C7F59"/>
    <w:rsid w:val="009D0446"/>
    <w:rsid w:val="009D095B"/>
    <w:rsid w:val="009D125B"/>
    <w:rsid w:val="009D12B5"/>
    <w:rsid w:val="009D1715"/>
    <w:rsid w:val="009D1A49"/>
    <w:rsid w:val="009D1AD3"/>
    <w:rsid w:val="009D1BFA"/>
    <w:rsid w:val="009D21E9"/>
    <w:rsid w:val="009D24BE"/>
    <w:rsid w:val="009D2515"/>
    <w:rsid w:val="009D267A"/>
    <w:rsid w:val="009D2B20"/>
    <w:rsid w:val="009D2DC2"/>
    <w:rsid w:val="009D35FE"/>
    <w:rsid w:val="009D39AE"/>
    <w:rsid w:val="009D3B7C"/>
    <w:rsid w:val="009D438E"/>
    <w:rsid w:val="009D477E"/>
    <w:rsid w:val="009D4D4F"/>
    <w:rsid w:val="009D515A"/>
    <w:rsid w:val="009D5729"/>
    <w:rsid w:val="009D5F26"/>
    <w:rsid w:val="009D6526"/>
    <w:rsid w:val="009D6C8E"/>
    <w:rsid w:val="009D6F34"/>
    <w:rsid w:val="009D70DD"/>
    <w:rsid w:val="009D7A69"/>
    <w:rsid w:val="009D7B56"/>
    <w:rsid w:val="009D7D6B"/>
    <w:rsid w:val="009D7D72"/>
    <w:rsid w:val="009E0FFF"/>
    <w:rsid w:val="009E11F8"/>
    <w:rsid w:val="009E1331"/>
    <w:rsid w:val="009E14E2"/>
    <w:rsid w:val="009E15B7"/>
    <w:rsid w:val="009E1827"/>
    <w:rsid w:val="009E1E06"/>
    <w:rsid w:val="009E1F0C"/>
    <w:rsid w:val="009E24D1"/>
    <w:rsid w:val="009E259A"/>
    <w:rsid w:val="009E28D4"/>
    <w:rsid w:val="009E29C4"/>
    <w:rsid w:val="009E2FFB"/>
    <w:rsid w:val="009E3048"/>
    <w:rsid w:val="009E327A"/>
    <w:rsid w:val="009E336A"/>
    <w:rsid w:val="009E37AC"/>
    <w:rsid w:val="009E3847"/>
    <w:rsid w:val="009E3A72"/>
    <w:rsid w:val="009E3C00"/>
    <w:rsid w:val="009E3F09"/>
    <w:rsid w:val="009E40F8"/>
    <w:rsid w:val="009E4701"/>
    <w:rsid w:val="009E4819"/>
    <w:rsid w:val="009E4DCE"/>
    <w:rsid w:val="009E53BA"/>
    <w:rsid w:val="009E57D9"/>
    <w:rsid w:val="009E57E4"/>
    <w:rsid w:val="009E584E"/>
    <w:rsid w:val="009E5A05"/>
    <w:rsid w:val="009E5EFF"/>
    <w:rsid w:val="009E63E4"/>
    <w:rsid w:val="009E67CA"/>
    <w:rsid w:val="009E7095"/>
    <w:rsid w:val="009E761A"/>
    <w:rsid w:val="009E7674"/>
    <w:rsid w:val="009E782E"/>
    <w:rsid w:val="009E79AD"/>
    <w:rsid w:val="009E7C4B"/>
    <w:rsid w:val="009F0769"/>
    <w:rsid w:val="009F078C"/>
    <w:rsid w:val="009F0ADA"/>
    <w:rsid w:val="009F1356"/>
    <w:rsid w:val="009F165C"/>
    <w:rsid w:val="009F191D"/>
    <w:rsid w:val="009F1B52"/>
    <w:rsid w:val="009F1BE2"/>
    <w:rsid w:val="009F1C47"/>
    <w:rsid w:val="009F1C8F"/>
    <w:rsid w:val="009F1E85"/>
    <w:rsid w:val="009F1EA2"/>
    <w:rsid w:val="009F1F4F"/>
    <w:rsid w:val="009F209B"/>
    <w:rsid w:val="009F2103"/>
    <w:rsid w:val="009F27D1"/>
    <w:rsid w:val="009F32F1"/>
    <w:rsid w:val="009F33AF"/>
    <w:rsid w:val="009F3593"/>
    <w:rsid w:val="009F35FE"/>
    <w:rsid w:val="009F3C89"/>
    <w:rsid w:val="009F3D1B"/>
    <w:rsid w:val="009F440E"/>
    <w:rsid w:val="009F460D"/>
    <w:rsid w:val="009F49F0"/>
    <w:rsid w:val="009F4A5D"/>
    <w:rsid w:val="009F4F3E"/>
    <w:rsid w:val="009F58A7"/>
    <w:rsid w:val="009F5CCC"/>
    <w:rsid w:val="009F5D22"/>
    <w:rsid w:val="009F655B"/>
    <w:rsid w:val="009F68E3"/>
    <w:rsid w:val="009F6AB9"/>
    <w:rsid w:val="009F6BD1"/>
    <w:rsid w:val="009F6C88"/>
    <w:rsid w:val="009F6DC4"/>
    <w:rsid w:val="009F71B2"/>
    <w:rsid w:val="009F7679"/>
    <w:rsid w:val="009F76FA"/>
    <w:rsid w:val="009F7DB0"/>
    <w:rsid w:val="00A00104"/>
    <w:rsid w:val="00A00404"/>
    <w:rsid w:val="00A0068E"/>
    <w:rsid w:val="00A008B5"/>
    <w:rsid w:val="00A008D1"/>
    <w:rsid w:val="00A00BB8"/>
    <w:rsid w:val="00A00C75"/>
    <w:rsid w:val="00A00D2B"/>
    <w:rsid w:val="00A01062"/>
    <w:rsid w:val="00A01209"/>
    <w:rsid w:val="00A01B61"/>
    <w:rsid w:val="00A01CC4"/>
    <w:rsid w:val="00A029C7"/>
    <w:rsid w:val="00A029DF"/>
    <w:rsid w:val="00A0350F"/>
    <w:rsid w:val="00A04916"/>
    <w:rsid w:val="00A05617"/>
    <w:rsid w:val="00A058A9"/>
    <w:rsid w:val="00A06686"/>
    <w:rsid w:val="00A06B62"/>
    <w:rsid w:val="00A07FAD"/>
    <w:rsid w:val="00A1015F"/>
    <w:rsid w:val="00A1065F"/>
    <w:rsid w:val="00A10E47"/>
    <w:rsid w:val="00A11092"/>
    <w:rsid w:val="00A11634"/>
    <w:rsid w:val="00A11784"/>
    <w:rsid w:val="00A11809"/>
    <w:rsid w:val="00A11A68"/>
    <w:rsid w:val="00A11CBB"/>
    <w:rsid w:val="00A1287A"/>
    <w:rsid w:val="00A12FE0"/>
    <w:rsid w:val="00A14029"/>
    <w:rsid w:val="00A140BC"/>
    <w:rsid w:val="00A142A2"/>
    <w:rsid w:val="00A14881"/>
    <w:rsid w:val="00A14C97"/>
    <w:rsid w:val="00A14F3F"/>
    <w:rsid w:val="00A153FB"/>
    <w:rsid w:val="00A1560C"/>
    <w:rsid w:val="00A15716"/>
    <w:rsid w:val="00A1588C"/>
    <w:rsid w:val="00A15B80"/>
    <w:rsid w:val="00A15D80"/>
    <w:rsid w:val="00A161ED"/>
    <w:rsid w:val="00A163CA"/>
    <w:rsid w:val="00A17B2E"/>
    <w:rsid w:val="00A17C32"/>
    <w:rsid w:val="00A207B6"/>
    <w:rsid w:val="00A20A22"/>
    <w:rsid w:val="00A20B70"/>
    <w:rsid w:val="00A20E6A"/>
    <w:rsid w:val="00A2105C"/>
    <w:rsid w:val="00A218FD"/>
    <w:rsid w:val="00A21AB6"/>
    <w:rsid w:val="00A21AE2"/>
    <w:rsid w:val="00A21C59"/>
    <w:rsid w:val="00A222E1"/>
    <w:rsid w:val="00A22F12"/>
    <w:rsid w:val="00A2302C"/>
    <w:rsid w:val="00A230FB"/>
    <w:rsid w:val="00A23249"/>
    <w:rsid w:val="00A2328E"/>
    <w:rsid w:val="00A2357D"/>
    <w:rsid w:val="00A239D1"/>
    <w:rsid w:val="00A2440C"/>
    <w:rsid w:val="00A24707"/>
    <w:rsid w:val="00A24BC4"/>
    <w:rsid w:val="00A24DFE"/>
    <w:rsid w:val="00A24FDF"/>
    <w:rsid w:val="00A25860"/>
    <w:rsid w:val="00A25957"/>
    <w:rsid w:val="00A25A3D"/>
    <w:rsid w:val="00A25B7D"/>
    <w:rsid w:val="00A25EF7"/>
    <w:rsid w:val="00A2628E"/>
    <w:rsid w:val="00A26C33"/>
    <w:rsid w:val="00A27064"/>
    <w:rsid w:val="00A2723C"/>
    <w:rsid w:val="00A2757C"/>
    <w:rsid w:val="00A27612"/>
    <w:rsid w:val="00A277EF"/>
    <w:rsid w:val="00A27EB6"/>
    <w:rsid w:val="00A3000F"/>
    <w:rsid w:val="00A305D9"/>
    <w:rsid w:val="00A3065A"/>
    <w:rsid w:val="00A309F5"/>
    <w:rsid w:val="00A30AA8"/>
    <w:rsid w:val="00A30D27"/>
    <w:rsid w:val="00A30D4B"/>
    <w:rsid w:val="00A30E65"/>
    <w:rsid w:val="00A30FE5"/>
    <w:rsid w:val="00A312EE"/>
    <w:rsid w:val="00A314F2"/>
    <w:rsid w:val="00A31690"/>
    <w:rsid w:val="00A317AE"/>
    <w:rsid w:val="00A318D1"/>
    <w:rsid w:val="00A31ABE"/>
    <w:rsid w:val="00A32409"/>
    <w:rsid w:val="00A32B1C"/>
    <w:rsid w:val="00A333AC"/>
    <w:rsid w:val="00A33823"/>
    <w:rsid w:val="00A3401E"/>
    <w:rsid w:val="00A344F3"/>
    <w:rsid w:val="00A349C5"/>
    <w:rsid w:val="00A359BC"/>
    <w:rsid w:val="00A35E5B"/>
    <w:rsid w:val="00A37B9C"/>
    <w:rsid w:val="00A37BC4"/>
    <w:rsid w:val="00A40530"/>
    <w:rsid w:val="00A4058C"/>
    <w:rsid w:val="00A412B1"/>
    <w:rsid w:val="00A4176D"/>
    <w:rsid w:val="00A417FE"/>
    <w:rsid w:val="00A42B6A"/>
    <w:rsid w:val="00A42E26"/>
    <w:rsid w:val="00A42F5D"/>
    <w:rsid w:val="00A42FA0"/>
    <w:rsid w:val="00A435A3"/>
    <w:rsid w:val="00A43AAD"/>
    <w:rsid w:val="00A43BD8"/>
    <w:rsid w:val="00A43BDC"/>
    <w:rsid w:val="00A44239"/>
    <w:rsid w:val="00A4441D"/>
    <w:rsid w:val="00A444A1"/>
    <w:rsid w:val="00A446F4"/>
    <w:rsid w:val="00A449FB"/>
    <w:rsid w:val="00A44B8D"/>
    <w:rsid w:val="00A4512B"/>
    <w:rsid w:val="00A45497"/>
    <w:rsid w:val="00A46556"/>
    <w:rsid w:val="00A46603"/>
    <w:rsid w:val="00A46650"/>
    <w:rsid w:val="00A466FC"/>
    <w:rsid w:val="00A46939"/>
    <w:rsid w:val="00A46A13"/>
    <w:rsid w:val="00A46DC3"/>
    <w:rsid w:val="00A4759B"/>
    <w:rsid w:val="00A47992"/>
    <w:rsid w:val="00A47BF9"/>
    <w:rsid w:val="00A47F32"/>
    <w:rsid w:val="00A502F6"/>
    <w:rsid w:val="00A50D65"/>
    <w:rsid w:val="00A50D72"/>
    <w:rsid w:val="00A50DBB"/>
    <w:rsid w:val="00A513E1"/>
    <w:rsid w:val="00A51695"/>
    <w:rsid w:val="00A518CF"/>
    <w:rsid w:val="00A51980"/>
    <w:rsid w:val="00A521C2"/>
    <w:rsid w:val="00A52520"/>
    <w:rsid w:val="00A529AD"/>
    <w:rsid w:val="00A52C5D"/>
    <w:rsid w:val="00A52DC6"/>
    <w:rsid w:val="00A5365E"/>
    <w:rsid w:val="00A537AE"/>
    <w:rsid w:val="00A53A31"/>
    <w:rsid w:val="00A53D91"/>
    <w:rsid w:val="00A543F7"/>
    <w:rsid w:val="00A5490B"/>
    <w:rsid w:val="00A54F49"/>
    <w:rsid w:val="00A55084"/>
    <w:rsid w:val="00A554D2"/>
    <w:rsid w:val="00A556CF"/>
    <w:rsid w:val="00A5582E"/>
    <w:rsid w:val="00A55B9F"/>
    <w:rsid w:val="00A56A3B"/>
    <w:rsid w:val="00A56EB8"/>
    <w:rsid w:val="00A57109"/>
    <w:rsid w:val="00A57586"/>
    <w:rsid w:val="00A575C6"/>
    <w:rsid w:val="00A57626"/>
    <w:rsid w:val="00A57835"/>
    <w:rsid w:val="00A57C2E"/>
    <w:rsid w:val="00A57C61"/>
    <w:rsid w:val="00A57D01"/>
    <w:rsid w:val="00A57F4A"/>
    <w:rsid w:val="00A57F81"/>
    <w:rsid w:val="00A57FC0"/>
    <w:rsid w:val="00A609F8"/>
    <w:rsid w:val="00A60A1C"/>
    <w:rsid w:val="00A60BFF"/>
    <w:rsid w:val="00A60EB7"/>
    <w:rsid w:val="00A6169E"/>
    <w:rsid w:val="00A616D6"/>
    <w:rsid w:val="00A61844"/>
    <w:rsid w:val="00A61A16"/>
    <w:rsid w:val="00A61B22"/>
    <w:rsid w:val="00A61F71"/>
    <w:rsid w:val="00A61FA5"/>
    <w:rsid w:val="00A623D8"/>
    <w:rsid w:val="00A62EEA"/>
    <w:rsid w:val="00A63761"/>
    <w:rsid w:val="00A63775"/>
    <w:rsid w:val="00A63AA6"/>
    <w:rsid w:val="00A6415E"/>
    <w:rsid w:val="00A6450B"/>
    <w:rsid w:val="00A65393"/>
    <w:rsid w:val="00A655D0"/>
    <w:rsid w:val="00A65939"/>
    <w:rsid w:val="00A65FAF"/>
    <w:rsid w:val="00A6646B"/>
    <w:rsid w:val="00A66651"/>
    <w:rsid w:val="00A66DE5"/>
    <w:rsid w:val="00A66FA5"/>
    <w:rsid w:val="00A67F74"/>
    <w:rsid w:val="00A701DD"/>
    <w:rsid w:val="00A70681"/>
    <w:rsid w:val="00A70734"/>
    <w:rsid w:val="00A70802"/>
    <w:rsid w:val="00A713C5"/>
    <w:rsid w:val="00A721B0"/>
    <w:rsid w:val="00A729C7"/>
    <w:rsid w:val="00A72A20"/>
    <w:rsid w:val="00A72F9F"/>
    <w:rsid w:val="00A7402F"/>
    <w:rsid w:val="00A744B2"/>
    <w:rsid w:val="00A744F6"/>
    <w:rsid w:val="00A74822"/>
    <w:rsid w:val="00A74C94"/>
    <w:rsid w:val="00A74CF4"/>
    <w:rsid w:val="00A75363"/>
    <w:rsid w:val="00A754B7"/>
    <w:rsid w:val="00A75991"/>
    <w:rsid w:val="00A75F84"/>
    <w:rsid w:val="00A75F91"/>
    <w:rsid w:val="00A7658E"/>
    <w:rsid w:val="00A76B67"/>
    <w:rsid w:val="00A76D2D"/>
    <w:rsid w:val="00A76DFB"/>
    <w:rsid w:val="00A7727B"/>
    <w:rsid w:val="00A77596"/>
    <w:rsid w:val="00A77649"/>
    <w:rsid w:val="00A777AF"/>
    <w:rsid w:val="00A77DC0"/>
    <w:rsid w:val="00A800CC"/>
    <w:rsid w:val="00A8054E"/>
    <w:rsid w:val="00A805F0"/>
    <w:rsid w:val="00A8060F"/>
    <w:rsid w:val="00A80FF3"/>
    <w:rsid w:val="00A811C6"/>
    <w:rsid w:val="00A811E8"/>
    <w:rsid w:val="00A815A1"/>
    <w:rsid w:val="00A81B0A"/>
    <w:rsid w:val="00A81E6D"/>
    <w:rsid w:val="00A828A6"/>
    <w:rsid w:val="00A82C74"/>
    <w:rsid w:val="00A832F9"/>
    <w:rsid w:val="00A83628"/>
    <w:rsid w:val="00A8383C"/>
    <w:rsid w:val="00A83859"/>
    <w:rsid w:val="00A839F9"/>
    <w:rsid w:val="00A83C68"/>
    <w:rsid w:val="00A83ECC"/>
    <w:rsid w:val="00A83F51"/>
    <w:rsid w:val="00A84125"/>
    <w:rsid w:val="00A84128"/>
    <w:rsid w:val="00A852A6"/>
    <w:rsid w:val="00A853DA"/>
    <w:rsid w:val="00A855E1"/>
    <w:rsid w:val="00A85832"/>
    <w:rsid w:val="00A85C1C"/>
    <w:rsid w:val="00A85FF4"/>
    <w:rsid w:val="00A86636"/>
    <w:rsid w:val="00A866E2"/>
    <w:rsid w:val="00A866F4"/>
    <w:rsid w:val="00A867C7"/>
    <w:rsid w:val="00A86B68"/>
    <w:rsid w:val="00A86BFA"/>
    <w:rsid w:val="00A86CD2"/>
    <w:rsid w:val="00A86D7B"/>
    <w:rsid w:val="00A86F95"/>
    <w:rsid w:val="00A87022"/>
    <w:rsid w:val="00A870F8"/>
    <w:rsid w:val="00A87AB0"/>
    <w:rsid w:val="00A901F8"/>
    <w:rsid w:val="00A9089C"/>
    <w:rsid w:val="00A90D1F"/>
    <w:rsid w:val="00A90D84"/>
    <w:rsid w:val="00A90FAA"/>
    <w:rsid w:val="00A9155B"/>
    <w:rsid w:val="00A91992"/>
    <w:rsid w:val="00A91A0D"/>
    <w:rsid w:val="00A91D77"/>
    <w:rsid w:val="00A91E8D"/>
    <w:rsid w:val="00A92677"/>
    <w:rsid w:val="00A92D36"/>
    <w:rsid w:val="00A9352A"/>
    <w:rsid w:val="00A9359E"/>
    <w:rsid w:val="00A93C5B"/>
    <w:rsid w:val="00A93D8B"/>
    <w:rsid w:val="00A94289"/>
    <w:rsid w:val="00A94590"/>
    <w:rsid w:val="00A94708"/>
    <w:rsid w:val="00A9472B"/>
    <w:rsid w:val="00A94812"/>
    <w:rsid w:val="00A94D5E"/>
    <w:rsid w:val="00A94DF2"/>
    <w:rsid w:val="00A95176"/>
    <w:rsid w:val="00A952EF"/>
    <w:rsid w:val="00A9532B"/>
    <w:rsid w:val="00A9575E"/>
    <w:rsid w:val="00A95AD6"/>
    <w:rsid w:val="00A95C28"/>
    <w:rsid w:val="00A96057"/>
    <w:rsid w:val="00A96098"/>
    <w:rsid w:val="00A96282"/>
    <w:rsid w:val="00A969E1"/>
    <w:rsid w:val="00A96ABE"/>
    <w:rsid w:val="00A96B91"/>
    <w:rsid w:val="00A96E58"/>
    <w:rsid w:val="00A972D1"/>
    <w:rsid w:val="00A97454"/>
    <w:rsid w:val="00A9750E"/>
    <w:rsid w:val="00AA003A"/>
    <w:rsid w:val="00AA01C2"/>
    <w:rsid w:val="00AA06B7"/>
    <w:rsid w:val="00AA0758"/>
    <w:rsid w:val="00AA0801"/>
    <w:rsid w:val="00AA08DB"/>
    <w:rsid w:val="00AA0D0A"/>
    <w:rsid w:val="00AA12E8"/>
    <w:rsid w:val="00AA1475"/>
    <w:rsid w:val="00AA1A8F"/>
    <w:rsid w:val="00AA281E"/>
    <w:rsid w:val="00AA2C02"/>
    <w:rsid w:val="00AA325D"/>
    <w:rsid w:val="00AA339B"/>
    <w:rsid w:val="00AA39C2"/>
    <w:rsid w:val="00AA47C5"/>
    <w:rsid w:val="00AA4820"/>
    <w:rsid w:val="00AA4B6C"/>
    <w:rsid w:val="00AA4E00"/>
    <w:rsid w:val="00AA53C6"/>
    <w:rsid w:val="00AA5672"/>
    <w:rsid w:val="00AA5694"/>
    <w:rsid w:val="00AA5916"/>
    <w:rsid w:val="00AA5E96"/>
    <w:rsid w:val="00AA63F3"/>
    <w:rsid w:val="00AA6485"/>
    <w:rsid w:val="00AA673B"/>
    <w:rsid w:val="00AA767F"/>
    <w:rsid w:val="00AA7701"/>
    <w:rsid w:val="00AA7BFA"/>
    <w:rsid w:val="00AB0446"/>
    <w:rsid w:val="00AB0F1B"/>
    <w:rsid w:val="00AB119A"/>
    <w:rsid w:val="00AB1678"/>
    <w:rsid w:val="00AB1A0D"/>
    <w:rsid w:val="00AB1EDF"/>
    <w:rsid w:val="00AB2026"/>
    <w:rsid w:val="00AB2223"/>
    <w:rsid w:val="00AB2AC7"/>
    <w:rsid w:val="00AB304C"/>
    <w:rsid w:val="00AB349A"/>
    <w:rsid w:val="00AB34D5"/>
    <w:rsid w:val="00AB3825"/>
    <w:rsid w:val="00AB39AD"/>
    <w:rsid w:val="00AB450B"/>
    <w:rsid w:val="00AB4B26"/>
    <w:rsid w:val="00AB4E12"/>
    <w:rsid w:val="00AB5239"/>
    <w:rsid w:val="00AB59DF"/>
    <w:rsid w:val="00AB5CD3"/>
    <w:rsid w:val="00AB64CA"/>
    <w:rsid w:val="00AB652C"/>
    <w:rsid w:val="00AB6577"/>
    <w:rsid w:val="00AB693C"/>
    <w:rsid w:val="00AB6947"/>
    <w:rsid w:val="00AB69EF"/>
    <w:rsid w:val="00AB7404"/>
    <w:rsid w:val="00AB7487"/>
    <w:rsid w:val="00AB76AC"/>
    <w:rsid w:val="00AB7942"/>
    <w:rsid w:val="00AB7A15"/>
    <w:rsid w:val="00AB7E19"/>
    <w:rsid w:val="00AB7F48"/>
    <w:rsid w:val="00AC0298"/>
    <w:rsid w:val="00AC07F4"/>
    <w:rsid w:val="00AC179C"/>
    <w:rsid w:val="00AC1DE4"/>
    <w:rsid w:val="00AC2C2A"/>
    <w:rsid w:val="00AC2CC7"/>
    <w:rsid w:val="00AC2E1D"/>
    <w:rsid w:val="00AC3090"/>
    <w:rsid w:val="00AC3BC6"/>
    <w:rsid w:val="00AC3F8D"/>
    <w:rsid w:val="00AC4175"/>
    <w:rsid w:val="00AC4226"/>
    <w:rsid w:val="00AC42C0"/>
    <w:rsid w:val="00AC4DFA"/>
    <w:rsid w:val="00AC51EA"/>
    <w:rsid w:val="00AC583F"/>
    <w:rsid w:val="00AC5D19"/>
    <w:rsid w:val="00AC5EEF"/>
    <w:rsid w:val="00AC64D5"/>
    <w:rsid w:val="00AC6B25"/>
    <w:rsid w:val="00AC6DC2"/>
    <w:rsid w:val="00AC6F0D"/>
    <w:rsid w:val="00AC7BA4"/>
    <w:rsid w:val="00AC7CA4"/>
    <w:rsid w:val="00AD00B1"/>
    <w:rsid w:val="00AD05B1"/>
    <w:rsid w:val="00AD09FE"/>
    <w:rsid w:val="00AD0A74"/>
    <w:rsid w:val="00AD0B27"/>
    <w:rsid w:val="00AD0DC1"/>
    <w:rsid w:val="00AD139D"/>
    <w:rsid w:val="00AD15F6"/>
    <w:rsid w:val="00AD1B81"/>
    <w:rsid w:val="00AD1CE3"/>
    <w:rsid w:val="00AD1DB1"/>
    <w:rsid w:val="00AD1FBC"/>
    <w:rsid w:val="00AD244A"/>
    <w:rsid w:val="00AD25A4"/>
    <w:rsid w:val="00AD3124"/>
    <w:rsid w:val="00AD361B"/>
    <w:rsid w:val="00AD406E"/>
    <w:rsid w:val="00AD4158"/>
    <w:rsid w:val="00AD415F"/>
    <w:rsid w:val="00AD41F0"/>
    <w:rsid w:val="00AD4C47"/>
    <w:rsid w:val="00AD5D58"/>
    <w:rsid w:val="00AD60F4"/>
    <w:rsid w:val="00AD6303"/>
    <w:rsid w:val="00AD6B0F"/>
    <w:rsid w:val="00AE0406"/>
    <w:rsid w:val="00AE059F"/>
    <w:rsid w:val="00AE0859"/>
    <w:rsid w:val="00AE0EE4"/>
    <w:rsid w:val="00AE1E20"/>
    <w:rsid w:val="00AE1E9E"/>
    <w:rsid w:val="00AE22D5"/>
    <w:rsid w:val="00AE2397"/>
    <w:rsid w:val="00AE2CB0"/>
    <w:rsid w:val="00AE2EE1"/>
    <w:rsid w:val="00AE2FF3"/>
    <w:rsid w:val="00AE3079"/>
    <w:rsid w:val="00AE3166"/>
    <w:rsid w:val="00AE3176"/>
    <w:rsid w:val="00AE3CAF"/>
    <w:rsid w:val="00AE4098"/>
    <w:rsid w:val="00AE427B"/>
    <w:rsid w:val="00AE4934"/>
    <w:rsid w:val="00AE49C1"/>
    <w:rsid w:val="00AE4B8A"/>
    <w:rsid w:val="00AE4E36"/>
    <w:rsid w:val="00AE4FA8"/>
    <w:rsid w:val="00AE4FED"/>
    <w:rsid w:val="00AE5367"/>
    <w:rsid w:val="00AE542E"/>
    <w:rsid w:val="00AE55E2"/>
    <w:rsid w:val="00AE5D9C"/>
    <w:rsid w:val="00AE5E24"/>
    <w:rsid w:val="00AE6616"/>
    <w:rsid w:val="00AE736B"/>
    <w:rsid w:val="00AE78E4"/>
    <w:rsid w:val="00AF0402"/>
    <w:rsid w:val="00AF0808"/>
    <w:rsid w:val="00AF09D6"/>
    <w:rsid w:val="00AF0D85"/>
    <w:rsid w:val="00AF0DB6"/>
    <w:rsid w:val="00AF0EFE"/>
    <w:rsid w:val="00AF1042"/>
    <w:rsid w:val="00AF192A"/>
    <w:rsid w:val="00AF1B66"/>
    <w:rsid w:val="00AF28F7"/>
    <w:rsid w:val="00AF29B0"/>
    <w:rsid w:val="00AF2D5C"/>
    <w:rsid w:val="00AF3133"/>
    <w:rsid w:val="00AF327A"/>
    <w:rsid w:val="00AF33FF"/>
    <w:rsid w:val="00AF4102"/>
    <w:rsid w:val="00AF41D2"/>
    <w:rsid w:val="00AF47E5"/>
    <w:rsid w:val="00AF492A"/>
    <w:rsid w:val="00AF4AFB"/>
    <w:rsid w:val="00AF4ED5"/>
    <w:rsid w:val="00AF521B"/>
    <w:rsid w:val="00AF53FC"/>
    <w:rsid w:val="00AF5413"/>
    <w:rsid w:val="00AF5607"/>
    <w:rsid w:val="00AF570F"/>
    <w:rsid w:val="00AF5EBC"/>
    <w:rsid w:val="00AF5F1C"/>
    <w:rsid w:val="00AF6018"/>
    <w:rsid w:val="00AF7A7F"/>
    <w:rsid w:val="00AF7D82"/>
    <w:rsid w:val="00B005CC"/>
    <w:rsid w:val="00B00B8C"/>
    <w:rsid w:val="00B00C54"/>
    <w:rsid w:val="00B00F49"/>
    <w:rsid w:val="00B0176E"/>
    <w:rsid w:val="00B019C1"/>
    <w:rsid w:val="00B01A51"/>
    <w:rsid w:val="00B01F34"/>
    <w:rsid w:val="00B021BD"/>
    <w:rsid w:val="00B02CFA"/>
    <w:rsid w:val="00B03761"/>
    <w:rsid w:val="00B04244"/>
    <w:rsid w:val="00B04802"/>
    <w:rsid w:val="00B04A52"/>
    <w:rsid w:val="00B04FCA"/>
    <w:rsid w:val="00B051AB"/>
    <w:rsid w:val="00B054E1"/>
    <w:rsid w:val="00B05643"/>
    <w:rsid w:val="00B05658"/>
    <w:rsid w:val="00B05BBF"/>
    <w:rsid w:val="00B0634B"/>
    <w:rsid w:val="00B0667C"/>
    <w:rsid w:val="00B0672D"/>
    <w:rsid w:val="00B06E59"/>
    <w:rsid w:val="00B072FD"/>
    <w:rsid w:val="00B105CD"/>
    <w:rsid w:val="00B10903"/>
    <w:rsid w:val="00B10AF5"/>
    <w:rsid w:val="00B10CAE"/>
    <w:rsid w:val="00B10CF0"/>
    <w:rsid w:val="00B10E48"/>
    <w:rsid w:val="00B10E9B"/>
    <w:rsid w:val="00B1109B"/>
    <w:rsid w:val="00B11190"/>
    <w:rsid w:val="00B11358"/>
    <w:rsid w:val="00B1180C"/>
    <w:rsid w:val="00B11C4F"/>
    <w:rsid w:val="00B11F04"/>
    <w:rsid w:val="00B12460"/>
    <w:rsid w:val="00B1301D"/>
    <w:rsid w:val="00B1316B"/>
    <w:rsid w:val="00B13241"/>
    <w:rsid w:val="00B137B4"/>
    <w:rsid w:val="00B13A28"/>
    <w:rsid w:val="00B13EB7"/>
    <w:rsid w:val="00B146F2"/>
    <w:rsid w:val="00B150D5"/>
    <w:rsid w:val="00B1528E"/>
    <w:rsid w:val="00B15D80"/>
    <w:rsid w:val="00B15DAC"/>
    <w:rsid w:val="00B16647"/>
    <w:rsid w:val="00B16DB9"/>
    <w:rsid w:val="00B177DA"/>
    <w:rsid w:val="00B17AC0"/>
    <w:rsid w:val="00B17D5A"/>
    <w:rsid w:val="00B17F10"/>
    <w:rsid w:val="00B200F7"/>
    <w:rsid w:val="00B20488"/>
    <w:rsid w:val="00B20598"/>
    <w:rsid w:val="00B2072E"/>
    <w:rsid w:val="00B208C2"/>
    <w:rsid w:val="00B210D5"/>
    <w:rsid w:val="00B2117F"/>
    <w:rsid w:val="00B2166F"/>
    <w:rsid w:val="00B216A3"/>
    <w:rsid w:val="00B21BDB"/>
    <w:rsid w:val="00B21BEF"/>
    <w:rsid w:val="00B21C4E"/>
    <w:rsid w:val="00B22045"/>
    <w:rsid w:val="00B22154"/>
    <w:rsid w:val="00B22384"/>
    <w:rsid w:val="00B22514"/>
    <w:rsid w:val="00B225FE"/>
    <w:rsid w:val="00B227A4"/>
    <w:rsid w:val="00B2287B"/>
    <w:rsid w:val="00B22E59"/>
    <w:rsid w:val="00B22F43"/>
    <w:rsid w:val="00B23315"/>
    <w:rsid w:val="00B23CAA"/>
    <w:rsid w:val="00B244B8"/>
    <w:rsid w:val="00B245D2"/>
    <w:rsid w:val="00B256E9"/>
    <w:rsid w:val="00B25C63"/>
    <w:rsid w:val="00B25F2C"/>
    <w:rsid w:val="00B2646E"/>
    <w:rsid w:val="00B26590"/>
    <w:rsid w:val="00B26658"/>
    <w:rsid w:val="00B2669F"/>
    <w:rsid w:val="00B266CD"/>
    <w:rsid w:val="00B26ABF"/>
    <w:rsid w:val="00B2720A"/>
    <w:rsid w:val="00B27283"/>
    <w:rsid w:val="00B27E3B"/>
    <w:rsid w:val="00B27FFE"/>
    <w:rsid w:val="00B3046D"/>
    <w:rsid w:val="00B30887"/>
    <w:rsid w:val="00B30E18"/>
    <w:rsid w:val="00B311B2"/>
    <w:rsid w:val="00B31474"/>
    <w:rsid w:val="00B317C5"/>
    <w:rsid w:val="00B3261F"/>
    <w:rsid w:val="00B32A90"/>
    <w:rsid w:val="00B32B7A"/>
    <w:rsid w:val="00B32E84"/>
    <w:rsid w:val="00B33240"/>
    <w:rsid w:val="00B33271"/>
    <w:rsid w:val="00B335EA"/>
    <w:rsid w:val="00B33C7D"/>
    <w:rsid w:val="00B34654"/>
    <w:rsid w:val="00B34C13"/>
    <w:rsid w:val="00B34CA9"/>
    <w:rsid w:val="00B34E7E"/>
    <w:rsid w:val="00B34E8E"/>
    <w:rsid w:val="00B34F2C"/>
    <w:rsid w:val="00B35019"/>
    <w:rsid w:val="00B356DB"/>
    <w:rsid w:val="00B3602C"/>
    <w:rsid w:val="00B364E8"/>
    <w:rsid w:val="00B366B9"/>
    <w:rsid w:val="00B3683E"/>
    <w:rsid w:val="00B36ED5"/>
    <w:rsid w:val="00B371E5"/>
    <w:rsid w:val="00B373DD"/>
    <w:rsid w:val="00B37AB8"/>
    <w:rsid w:val="00B37B87"/>
    <w:rsid w:val="00B37C58"/>
    <w:rsid w:val="00B4009D"/>
    <w:rsid w:val="00B40185"/>
    <w:rsid w:val="00B40539"/>
    <w:rsid w:val="00B4084F"/>
    <w:rsid w:val="00B409D4"/>
    <w:rsid w:val="00B40AB3"/>
    <w:rsid w:val="00B41138"/>
    <w:rsid w:val="00B412DC"/>
    <w:rsid w:val="00B41443"/>
    <w:rsid w:val="00B41594"/>
    <w:rsid w:val="00B416FD"/>
    <w:rsid w:val="00B417D4"/>
    <w:rsid w:val="00B42204"/>
    <w:rsid w:val="00B422D5"/>
    <w:rsid w:val="00B422F7"/>
    <w:rsid w:val="00B427E6"/>
    <w:rsid w:val="00B42886"/>
    <w:rsid w:val="00B42E20"/>
    <w:rsid w:val="00B4367C"/>
    <w:rsid w:val="00B43A10"/>
    <w:rsid w:val="00B43F4E"/>
    <w:rsid w:val="00B441DF"/>
    <w:rsid w:val="00B444B9"/>
    <w:rsid w:val="00B446B7"/>
    <w:rsid w:val="00B44781"/>
    <w:rsid w:val="00B449CC"/>
    <w:rsid w:val="00B453FB"/>
    <w:rsid w:val="00B458BF"/>
    <w:rsid w:val="00B463DC"/>
    <w:rsid w:val="00B46529"/>
    <w:rsid w:val="00B46C2F"/>
    <w:rsid w:val="00B47283"/>
    <w:rsid w:val="00B47573"/>
    <w:rsid w:val="00B50116"/>
    <w:rsid w:val="00B508EA"/>
    <w:rsid w:val="00B50E3D"/>
    <w:rsid w:val="00B51143"/>
    <w:rsid w:val="00B513E9"/>
    <w:rsid w:val="00B517CC"/>
    <w:rsid w:val="00B51ADA"/>
    <w:rsid w:val="00B52380"/>
    <w:rsid w:val="00B52406"/>
    <w:rsid w:val="00B5240E"/>
    <w:rsid w:val="00B53192"/>
    <w:rsid w:val="00B533E7"/>
    <w:rsid w:val="00B535C0"/>
    <w:rsid w:val="00B538AC"/>
    <w:rsid w:val="00B53C22"/>
    <w:rsid w:val="00B53C99"/>
    <w:rsid w:val="00B53DAA"/>
    <w:rsid w:val="00B54149"/>
    <w:rsid w:val="00B54364"/>
    <w:rsid w:val="00B54A71"/>
    <w:rsid w:val="00B54AF8"/>
    <w:rsid w:val="00B54DE3"/>
    <w:rsid w:val="00B54E3F"/>
    <w:rsid w:val="00B54EC3"/>
    <w:rsid w:val="00B551DA"/>
    <w:rsid w:val="00B557B5"/>
    <w:rsid w:val="00B55E3C"/>
    <w:rsid w:val="00B5640F"/>
    <w:rsid w:val="00B57012"/>
    <w:rsid w:val="00B570D3"/>
    <w:rsid w:val="00B57821"/>
    <w:rsid w:val="00B579F8"/>
    <w:rsid w:val="00B6029D"/>
    <w:rsid w:val="00B604C6"/>
    <w:rsid w:val="00B6050C"/>
    <w:rsid w:val="00B612E0"/>
    <w:rsid w:val="00B61B3E"/>
    <w:rsid w:val="00B61B96"/>
    <w:rsid w:val="00B6237E"/>
    <w:rsid w:val="00B6297E"/>
    <w:rsid w:val="00B62D49"/>
    <w:rsid w:val="00B62F1A"/>
    <w:rsid w:val="00B62F7D"/>
    <w:rsid w:val="00B63273"/>
    <w:rsid w:val="00B6392B"/>
    <w:rsid w:val="00B63CFC"/>
    <w:rsid w:val="00B645A7"/>
    <w:rsid w:val="00B64707"/>
    <w:rsid w:val="00B64CA0"/>
    <w:rsid w:val="00B64E42"/>
    <w:rsid w:val="00B64EED"/>
    <w:rsid w:val="00B657A6"/>
    <w:rsid w:val="00B65909"/>
    <w:rsid w:val="00B66111"/>
    <w:rsid w:val="00B663C7"/>
    <w:rsid w:val="00B664DB"/>
    <w:rsid w:val="00B6657E"/>
    <w:rsid w:val="00B66606"/>
    <w:rsid w:val="00B6674E"/>
    <w:rsid w:val="00B6699A"/>
    <w:rsid w:val="00B674BD"/>
    <w:rsid w:val="00B67C1C"/>
    <w:rsid w:val="00B67F28"/>
    <w:rsid w:val="00B700E7"/>
    <w:rsid w:val="00B70C1A"/>
    <w:rsid w:val="00B71259"/>
    <w:rsid w:val="00B71303"/>
    <w:rsid w:val="00B720F6"/>
    <w:rsid w:val="00B72103"/>
    <w:rsid w:val="00B7228C"/>
    <w:rsid w:val="00B724F2"/>
    <w:rsid w:val="00B7296C"/>
    <w:rsid w:val="00B729BC"/>
    <w:rsid w:val="00B72C1E"/>
    <w:rsid w:val="00B73E8F"/>
    <w:rsid w:val="00B743CA"/>
    <w:rsid w:val="00B74ED8"/>
    <w:rsid w:val="00B7516F"/>
    <w:rsid w:val="00B76161"/>
    <w:rsid w:val="00B76373"/>
    <w:rsid w:val="00B76606"/>
    <w:rsid w:val="00B7666D"/>
    <w:rsid w:val="00B769BD"/>
    <w:rsid w:val="00B76AF2"/>
    <w:rsid w:val="00B77A59"/>
    <w:rsid w:val="00B77AB3"/>
    <w:rsid w:val="00B800C6"/>
    <w:rsid w:val="00B8011F"/>
    <w:rsid w:val="00B80363"/>
    <w:rsid w:val="00B80C66"/>
    <w:rsid w:val="00B81076"/>
    <w:rsid w:val="00B813F1"/>
    <w:rsid w:val="00B81678"/>
    <w:rsid w:val="00B81AAF"/>
    <w:rsid w:val="00B8266F"/>
    <w:rsid w:val="00B829DA"/>
    <w:rsid w:val="00B82A2A"/>
    <w:rsid w:val="00B82C31"/>
    <w:rsid w:val="00B830F4"/>
    <w:rsid w:val="00B8333D"/>
    <w:rsid w:val="00B83389"/>
    <w:rsid w:val="00B834B5"/>
    <w:rsid w:val="00B837B1"/>
    <w:rsid w:val="00B842A3"/>
    <w:rsid w:val="00B84477"/>
    <w:rsid w:val="00B84987"/>
    <w:rsid w:val="00B84CDD"/>
    <w:rsid w:val="00B850A3"/>
    <w:rsid w:val="00B85208"/>
    <w:rsid w:val="00B85AFC"/>
    <w:rsid w:val="00B85C14"/>
    <w:rsid w:val="00B85CA7"/>
    <w:rsid w:val="00B85D58"/>
    <w:rsid w:val="00B85D7E"/>
    <w:rsid w:val="00B85F04"/>
    <w:rsid w:val="00B8600E"/>
    <w:rsid w:val="00B860FF"/>
    <w:rsid w:val="00B8681D"/>
    <w:rsid w:val="00B86BB0"/>
    <w:rsid w:val="00B86CC7"/>
    <w:rsid w:val="00B86E1C"/>
    <w:rsid w:val="00B87825"/>
    <w:rsid w:val="00B87BB5"/>
    <w:rsid w:val="00B90089"/>
    <w:rsid w:val="00B90952"/>
    <w:rsid w:val="00B9110A"/>
    <w:rsid w:val="00B913DF"/>
    <w:rsid w:val="00B915E4"/>
    <w:rsid w:val="00B91D24"/>
    <w:rsid w:val="00B92648"/>
    <w:rsid w:val="00B92785"/>
    <w:rsid w:val="00B92A04"/>
    <w:rsid w:val="00B92FC9"/>
    <w:rsid w:val="00B934A3"/>
    <w:rsid w:val="00B934DE"/>
    <w:rsid w:val="00B93EDB"/>
    <w:rsid w:val="00B93F99"/>
    <w:rsid w:val="00B9428A"/>
    <w:rsid w:val="00B94823"/>
    <w:rsid w:val="00B94D53"/>
    <w:rsid w:val="00B94F12"/>
    <w:rsid w:val="00B9551E"/>
    <w:rsid w:val="00B95757"/>
    <w:rsid w:val="00B9607A"/>
    <w:rsid w:val="00B964F0"/>
    <w:rsid w:val="00B96567"/>
    <w:rsid w:val="00B96CFA"/>
    <w:rsid w:val="00B9787F"/>
    <w:rsid w:val="00BA0990"/>
    <w:rsid w:val="00BA0ACA"/>
    <w:rsid w:val="00BA0DD4"/>
    <w:rsid w:val="00BA0E10"/>
    <w:rsid w:val="00BA14F2"/>
    <w:rsid w:val="00BA154F"/>
    <w:rsid w:val="00BA1571"/>
    <w:rsid w:val="00BA1A23"/>
    <w:rsid w:val="00BA1B17"/>
    <w:rsid w:val="00BA1F49"/>
    <w:rsid w:val="00BA239F"/>
    <w:rsid w:val="00BA24DA"/>
    <w:rsid w:val="00BA279C"/>
    <w:rsid w:val="00BA2AC5"/>
    <w:rsid w:val="00BA2E15"/>
    <w:rsid w:val="00BA2F85"/>
    <w:rsid w:val="00BA3284"/>
    <w:rsid w:val="00BA34EB"/>
    <w:rsid w:val="00BA388B"/>
    <w:rsid w:val="00BA4487"/>
    <w:rsid w:val="00BA4550"/>
    <w:rsid w:val="00BA47FB"/>
    <w:rsid w:val="00BA4967"/>
    <w:rsid w:val="00BA5477"/>
    <w:rsid w:val="00BA5572"/>
    <w:rsid w:val="00BA56DD"/>
    <w:rsid w:val="00BA5E22"/>
    <w:rsid w:val="00BA64EE"/>
    <w:rsid w:val="00BA6AA2"/>
    <w:rsid w:val="00BA6E6C"/>
    <w:rsid w:val="00BA6EE1"/>
    <w:rsid w:val="00BA7141"/>
    <w:rsid w:val="00BA7662"/>
    <w:rsid w:val="00BA7F9E"/>
    <w:rsid w:val="00BB00A5"/>
    <w:rsid w:val="00BB046F"/>
    <w:rsid w:val="00BB08B6"/>
    <w:rsid w:val="00BB0D49"/>
    <w:rsid w:val="00BB11F2"/>
    <w:rsid w:val="00BB1589"/>
    <w:rsid w:val="00BB1841"/>
    <w:rsid w:val="00BB1D0E"/>
    <w:rsid w:val="00BB1D39"/>
    <w:rsid w:val="00BB222C"/>
    <w:rsid w:val="00BB2344"/>
    <w:rsid w:val="00BB2B8F"/>
    <w:rsid w:val="00BB2D79"/>
    <w:rsid w:val="00BB2E19"/>
    <w:rsid w:val="00BB2E87"/>
    <w:rsid w:val="00BB2EA1"/>
    <w:rsid w:val="00BB3159"/>
    <w:rsid w:val="00BB3939"/>
    <w:rsid w:val="00BB3A58"/>
    <w:rsid w:val="00BB3D2C"/>
    <w:rsid w:val="00BB3EF9"/>
    <w:rsid w:val="00BB4066"/>
    <w:rsid w:val="00BB4B07"/>
    <w:rsid w:val="00BB5259"/>
    <w:rsid w:val="00BB5668"/>
    <w:rsid w:val="00BB58D7"/>
    <w:rsid w:val="00BB5AD5"/>
    <w:rsid w:val="00BB5D8F"/>
    <w:rsid w:val="00BB612E"/>
    <w:rsid w:val="00BB6660"/>
    <w:rsid w:val="00BB6A13"/>
    <w:rsid w:val="00BB6AE2"/>
    <w:rsid w:val="00BB6FBB"/>
    <w:rsid w:val="00BB7003"/>
    <w:rsid w:val="00BB720D"/>
    <w:rsid w:val="00BB7D9B"/>
    <w:rsid w:val="00BB7E74"/>
    <w:rsid w:val="00BC06D9"/>
    <w:rsid w:val="00BC0786"/>
    <w:rsid w:val="00BC0792"/>
    <w:rsid w:val="00BC0A3C"/>
    <w:rsid w:val="00BC0CE4"/>
    <w:rsid w:val="00BC10CD"/>
    <w:rsid w:val="00BC1426"/>
    <w:rsid w:val="00BC15B9"/>
    <w:rsid w:val="00BC1A03"/>
    <w:rsid w:val="00BC1F1C"/>
    <w:rsid w:val="00BC1F94"/>
    <w:rsid w:val="00BC216A"/>
    <w:rsid w:val="00BC27B2"/>
    <w:rsid w:val="00BC27D5"/>
    <w:rsid w:val="00BC2A46"/>
    <w:rsid w:val="00BC31AD"/>
    <w:rsid w:val="00BC32B5"/>
    <w:rsid w:val="00BC34A5"/>
    <w:rsid w:val="00BC3655"/>
    <w:rsid w:val="00BC375E"/>
    <w:rsid w:val="00BC3B7B"/>
    <w:rsid w:val="00BC3BDA"/>
    <w:rsid w:val="00BC43F7"/>
    <w:rsid w:val="00BC50A5"/>
    <w:rsid w:val="00BC547B"/>
    <w:rsid w:val="00BC5AD9"/>
    <w:rsid w:val="00BC5B47"/>
    <w:rsid w:val="00BC5BB8"/>
    <w:rsid w:val="00BC6461"/>
    <w:rsid w:val="00BC6F47"/>
    <w:rsid w:val="00BC723C"/>
    <w:rsid w:val="00BC7612"/>
    <w:rsid w:val="00BC7664"/>
    <w:rsid w:val="00BC7854"/>
    <w:rsid w:val="00BD02BF"/>
    <w:rsid w:val="00BD0683"/>
    <w:rsid w:val="00BD0809"/>
    <w:rsid w:val="00BD0E5D"/>
    <w:rsid w:val="00BD0FB2"/>
    <w:rsid w:val="00BD117A"/>
    <w:rsid w:val="00BD11DC"/>
    <w:rsid w:val="00BD130C"/>
    <w:rsid w:val="00BD1423"/>
    <w:rsid w:val="00BD14A6"/>
    <w:rsid w:val="00BD17AF"/>
    <w:rsid w:val="00BD2278"/>
    <w:rsid w:val="00BD24C0"/>
    <w:rsid w:val="00BD25C2"/>
    <w:rsid w:val="00BD2CF3"/>
    <w:rsid w:val="00BD2EEE"/>
    <w:rsid w:val="00BD3042"/>
    <w:rsid w:val="00BD3E33"/>
    <w:rsid w:val="00BD3FD9"/>
    <w:rsid w:val="00BD427E"/>
    <w:rsid w:val="00BD4699"/>
    <w:rsid w:val="00BD48ED"/>
    <w:rsid w:val="00BD5630"/>
    <w:rsid w:val="00BD58B7"/>
    <w:rsid w:val="00BD5CF4"/>
    <w:rsid w:val="00BD693A"/>
    <w:rsid w:val="00BD6F71"/>
    <w:rsid w:val="00BD736A"/>
    <w:rsid w:val="00BD7957"/>
    <w:rsid w:val="00BD7DE5"/>
    <w:rsid w:val="00BD7E0D"/>
    <w:rsid w:val="00BD7EAF"/>
    <w:rsid w:val="00BD7F32"/>
    <w:rsid w:val="00BE03BC"/>
    <w:rsid w:val="00BE059C"/>
    <w:rsid w:val="00BE094E"/>
    <w:rsid w:val="00BE0B02"/>
    <w:rsid w:val="00BE0BEE"/>
    <w:rsid w:val="00BE0BF2"/>
    <w:rsid w:val="00BE1597"/>
    <w:rsid w:val="00BE1623"/>
    <w:rsid w:val="00BE19C4"/>
    <w:rsid w:val="00BE2263"/>
    <w:rsid w:val="00BE298A"/>
    <w:rsid w:val="00BE2D1D"/>
    <w:rsid w:val="00BE37FF"/>
    <w:rsid w:val="00BE3DE4"/>
    <w:rsid w:val="00BE3E9B"/>
    <w:rsid w:val="00BE435B"/>
    <w:rsid w:val="00BE5BAE"/>
    <w:rsid w:val="00BE5C1A"/>
    <w:rsid w:val="00BE5CBE"/>
    <w:rsid w:val="00BE5CDC"/>
    <w:rsid w:val="00BE5EA1"/>
    <w:rsid w:val="00BE646F"/>
    <w:rsid w:val="00BE64E6"/>
    <w:rsid w:val="00BE68FD"/>
    <w:rsid w:val="00BE7A1E"/>
    <w:rsid w:val="00BE7A3E"/>
    <w:rsid w:val="00BE7ADD"/>
    <w:rsid w:val="00BE7C75"/>
    <w:rsid w:val="00BF03FB"/>
    <w:rsid w:val="00BF0561"/>
    <w:rsid w:val="00BF0708"/>
    <w:rsid w:val="00BF0E4B"/>
    <w:rsid w:val="00BF18F0"/>
    <w:rsid w:val="00BF1903"/>
    <w:rsid w:val="00BF1CF6"/>
    <w:rsid w:val="00BF1D47"/>
    <w:rsid w:val="00BF1E58"/>
    <w:rsid w:val="00BF1F8D"/>
    <w:rsid w:val="00BF210E"/>
    <w:rsid w:val="00BF2439"/>
    <w:rsid w:val="00BF2DE6"/>
    <w:rsid w:val="00BF33EA"/>
    <w:rsid w:val="00BF3444"/>
    <w:rsid w:val="00BF3801"/>
    <w:rsid w:val="00BF3B06"/>
    <w:rsid w:val="00BF3B55"/>
    <w:rsid w:val="00BF3C64"/>
    <w:rsid w:val="00BF4525"/>
    <w:rsid w:val="00BF46FA"/>
    <w:rsid w:val="00BF4B25"/>
    <w:rsid w:val="00BF4E1E"/>
    <w:rsid w:val="00BF5624"/>
    <w:rsid w:val="00BF570A"/>
    <w:rsid w:val="00BF5765"/>
    <w:rsid w:val="00BF5826"/>
    <w:rsid w:val="00BF5B47"/>
    <w:rsid w:val="00BF5FAD"/>
    <w:rsid w:val="00BF6251"/>
    <w:rsid w:val="00BF640A"/>
    <w:rsid w:val="00BF673C"/>
    <w:rsid w:val="00BF67B1"/>
    <w:rsid w:val="00BF6D37"/>
    <w:rsid w:val="00BF7152"/>
    <w:rsid w:val="00BF738C"/>
    <w:rsid w:val="00BF7631"/>
    <w:rsid w:val="00BF771C"/>
    <w:rsid w:val="00BF7AC6"/>
    <w:rsid w:val="00C00000"/>
    <w:rsid w:val="00C010E5"/>
    <w:rsid w:val="00C0163F"/>
    <w:rsid w:val="00C018BB"/>
    <w:rsid w:val="00C01E70"/>
    <w:rsid w:val="00C026E5"/>
    <w:rsid w:val="00C02E28"/>
    <w:rsid w:val="00C033D4"/>
    <w:rsid w:val="00C037A2"/>
    <w:rsid w:val="00C03ACE"/>
    <w:rsid w:val="00C04018"/>
    <w:rsid w:val="00C04084"/>
    <w:rsid w:val="00C04335"/>
    <w:rsid w:val="00C04399"/>
    <w:rsid w:val="00C04588"/>
    <w:rsid w:val="00C05007"/>
    <w:rsid w:val="00C051B0"/>
    <w:rsid w:val="00C055CA"/>
    <w:rsid w:val="00C05E96"/>
    <w:rsid w:val="00C05FC3"/>
    <w:rsid w:val="00C0624B"/>
    <w:rsid w:val="00C06A62"/>
    <w:rsid w:val="00C06C8E"/>
    <w:rsid w:val="00C06DB3"/>
    <w:rsid w:val="00C07892"/>
    <w:rsid w:val="00C109A7"/>
    <w:rsid w:val="00C10C50"/>
    <w:rsid w:val="00C10EB4"/>
    <w:rsid w:val="00C11040"/>
    <w:rsid w:val="00C110B3"/>
    <w:rsid w:val="00C11386"/>
    <w:rsid w:val="00C113A4"/>
    <w:rsid w:val="00C113C4"/>
    <w:rsid w:val="00C116D2"/>
    <w:rsid w:val="00C11700"/>
    <w:rsid w:val="00C1173C"/>
    <w:rsid w:val="00C11B8E"/>
    <w:rsid w:val="00C11F36"/>
    <w:rsid w:val="00C122F7"/>
    <w:rsid w:val="00C123B7"/>
    <w:rsid w:val="00C125C9"/>
    <w:rsid w:val="00C1263D"/>
    <w:rsid w:val="00C12F8F"/>
    <w:rsid w:val="00C133DC"/>
    <w:rsid w:val="00C1341C"/>
    <w:rsid w:val="00C137CD"/>
    <w:rsid w:val="00C13E3D"/>
    <w:rsid w:val="00C14596"/>
    <w:rsid w:val="00C14BF5"/>
    <w:rsid w:val="00C14F09"/>
    <w:rsid w:val="00C1520A"/>
    <w:rsid w:val="00C15744"/>
    <w:rsid w:val="00C15AF7"/>
    <w:rsid w:val="00C15C4B"/>
    <w:rsid w:val="00C16329"/>
    <w:rsid w:val="00C164EE"/>
    <w:rsid w:val="00C16690"/>
    <w:rsid w:val="00C166B9"/>
    <w:rsid w:val="00C1673F"/>
    <w:rsid w:val="00C16D3A"/>
    <w:rsid w:val="00C16D67"/>
    <w:rsid w:val="00C1703D"/>
    <w:rsid w:val="00C17524"/>
    <w:rsid w:val="00C17689"/>
    <w:rsid w:val="00C176F2"/>
    <w:rsid w:val="00C17869"/>
    <w:rsid w:val="00C178F6"/>
    <w:rsid w:val="00C17A32"/>
    <w:rsid w:val="00C17DB2"/>
    <w:rsid w:val="00C17E5B"/>
    <w:rsid w:val="00C17F42"/>
    <w:rsid w:val="00C201E1"/>
    <w:rsid w:val="00C20762"/>
    <w:rsid w:val="00C20AA8"/>
    <w:rsid w:val="00C20AF1"/>
    <w:rsid w:val="00C20B9D"/>
    <w:rsid w:val="00C21532"/>
    <w:rsid w:val="00C21556"/>
    <w:rsid w:val="00C21926"/>
    <w:rsid w:val="00C219B9"/>
    <w:rsid w:val="00C21E96"/>
    <w:rsid w:val="00C221A2"/>
    <w:rsid w:val="00C223C0"/>
    <w:rsid w:val="00C22BCF"/>
    <w:rsid w:val="00C2358F"/>
    <w:rsid w:val="00C2359E"/>
    <w:rsid w:val="00C236FE"/>
    <w:rsid w:val="00C23A92"/>
    <w:rsid w:val="00C23C64"/>
    <w:rsid w:val="00C24105"/>
    <w:rsid w:val="00C2443A"/>
    <w:rsid w:val="00C24523"/>
    <w:rsid w:val="00C24554"/>
    <w:rsid w:val="00C24887"/>
    <w:rsid w:val="00C2496E"/>
    <w:rsid w:val="00C25323"/>
    <w:rsid w:val="00C25486"/>
    <w:rsid w:val="00C26946"/>
    <w:rsid w:val="00C27070"/>
    <w:rsid w:val="00C278B3"/>
    <w:rsid w:val="00C30B54"/>
    <w:rsid w:val="00C312A2"/>
    <w:rsid w:val="00C3146C"/>
    <w:rsid w:val="00C318B5"/>
    <w:rsid w:val="00C31986"/>
    <w:rsid w:val="00C319E8"/>
    <w:rsid w:val="00C31A94"/>
    <w:rsid w:val="00C31D3E"/>
    <w:rsid w:val="00C31DF6"/>
    <w:rsid w:val="00C31F63"/>
    <w:rsid w:val="00C3223B"/>
    <w:rsid w:val="00C325D6"/>
    <w:rsid w:val="00C32D07"/>
    <w:rsid w:val="00C32E32"/>
    <w:rsid w:val="00C32F6E"/>
    <w:rsid w:val="00C3304B"/>
    <w:rsid w:val="00C33192"/>
    <w:rsid w:val="00C3354D"/>
    <w:rsid w:val="00C33FBE"/>
    <w:rsid w:val="00C341E6"/>
    <w:rsid w:val="00C3423C"/>
    <w:rsid w:val="00C34392"/>
    <w:rsid w:val="00C34706"/>
    <w:rsid w:val="00C35252"/>
    <w:rsid w:val="00C3601C"/>
    <w:rsid w:val="00C363EA"/>
    <w:rsid w:val="00C3644D"/>
    <w:rsid w:val="00C367D7"/>
    <w:rsid w:val="00C375D1"/>
    <w:rsid w:val="00C378DE"/>
    <w:rsid w:val="00C37A02"/>
    <w:rsid w:val="00C37ED3"/>
    <w:rsid w:val="00C4005B"/>
    <w:rsid w:val="00C4052B"/>
    <w:rsid w:val="00C4060C"/>
    <w:rsid w:val="00C406C2"/>
    <w:rsid w:val="00C409AA"/>
    <w:rsid w:val="00C40F3B"/>
    <w:rsid w:val="00C40FA1"/>
    <w:rsid w:val="00C40FD6"/>
    <w:rsid w:val="00C4148B"/>
    <w:rsid w:val="00C418AE"/>
    <w:rsid w:val="00C418E8"/>
    <w:rsid w:val="00C41B5F"/>
    <w:rsid w:val="00C4265A"/>
    <w:rsid w:val="00C42BC2"/>
    <w:rsid w:val="00C432BB"/>
    <w:rsid w:val="00C43564"/>
    <w:rsid w:val="00C435B0"/>
    <w:rsid w:val="00C43948"/>
    <w:rsid w:val="00C43D1C"/>
    <w:rsid w:val="00C43D9A"/>
    <w:rsid w:val="00C43DE1"/>
    <w:rsid w:val="00C43F5A"/>
    <w:rsid w:val="00C440F6"/>
    <w:rsid w:val="00C44E72"/>
    <w:rsid w:val="00C44FAA"/>
    <w:rsid w:val="00C45074"/>
    <w:rsid w:val="00C450DF"/>
    <w:rsid w:val="00C45180"/>
    <w:rsid w:val="00C453F0"/>
    <w:rsid w:val="00C454F1"/>
    <w:rsid w:val="00C4565B"/>
    <w:rsid w:val="00C45C6D"/>
    <w:rsid w:val="00C45F6B"/>
    <w:rsid w:val="00C4669D"/>
    <w:rsid w:val="00C47176"/>
    <w:rsid w:val="00C472A9"/>
    <w:rsid w:val="00C47995"/>
    <w:rsid w:val="00C50070"/>
    <w:rsid w:val="00C50180"/>
    <w:rsid w:val="00C50305"/>
    <w:rsid w:val="00C507D8"/>
    <w:rsid w:val="00C50B7F"/>
    <w:rsid w:val="00C50D0C"/>
    <w:rsid w:val="00C50FFC"/>
    <w:rsid w:val="00C51A9A"/>
    <w:rsid w:val="00C51AEF"/>
    <w:rsid w:val="00C52548"/>
    <w:rsid w:val="00C525F1"/>
    <w:rsid w:val="00C52629"/>
    <w:rsid w:val="00C528C5"/>
    <w:rsid w:val="00C52BA6"/>
    <w:rsid w:val="00C52E48"/>
    <w:rsid w:val="00C52ED3"/>
    <w:rsid w:val="00C53328"/>
    <w:rsid w:val="00C539A6"/>
    <w:rsid w:val="00C53BFA"/>
    <w:rsid w:val="00C53CD6"/>
    <w:rsid w:val="00C54053"/>
    <w:rsid w:val="00C54DF9"/>
    <w:rsid w:val="00C55C31"/>
    <w:rsid w:val="00C56050"/>
    <w:rsid w:val="00C56272"/>
    <w:rsid w:val="00C56EE9"/>
    <w:rsid w:val="00C57507"/>
    <w:rsid w:val="00C5781D"/>
    <w:rsid w:val="00C6040A"/>
    <w:rsid w:val="00C60655"/>
    <w:rsid w:val="00C60A92"/>
    <w:rsid w:val="00C60F06"/>
    <w:rsid w:val="00C60FA3"/>
    <w:rsid w:val="00C61799"/>
    <w:rsid w:val="00C61814"/>
    <w:rsid w:val="00C6183C"/>
    <w:rsid w:val="00C61B26"/>
    <w:rsid w:val="00C62012"/>
    <w:rsid w:val="00C62022"/>
    <w:rsid w:val="00C6230D"/>
    <w:rsid w:val="00C62575"/>
    <w:rsid w:val="00C62E1A"/>
    <w:rsid w:val="00C63544"/>
    <w:rsid w:val="00C63AC9"/>
    <w:rsid w:val="00C63D13"/>
    <w:rsid w:val="00C63FC2"/>
    <w:rsid w:val="00C64380"/>
    <w:rsid w:val="00C643D3"/>
    <w:rsid w:val="00C644DC"/>
    <w:rsid w:val="00C64A88"/>
    <w:rsid w:val="00C6551E"/>
    <w:rsid w:val="00C656CC"/>
    <w:rsid w:val="00C65774"/>
    <w:rsid w:val="00C65F02"/>
    <w:rsid w:val="00C66341"/>
    <w:rsid w:val="00C66F11"/>
    <w:rsid w:val="00C67286"/>
    <w:rsid w:val="00C67DB9"/>
    <w:rsid w:val="00C7067B"/>
    <w:rsid w:val="00C709D6"/>
    <w:rsid w:val="00C70D20"/>
    <w:rsid w:val="00C70E65"/>
    <w:rsid w:val="00C712F5"/>
    <w:rsid w:val="00C71331"/>
    <w:rsid w:val="00C71717"/>
    <w:rsid w:val="00C71A88"/>
    <w:rsid w:val="00C71C16"/>
    <w:rsid w:val="00C7216E"/>
    <w:rsid w:val="00C723DC"/>
    <w:rsid w:val="00C7255D"/>
    <w:rsid w:val="00C7272E"/>
    <w:rsid w:val="00C7275C"/>
    <w:rsid w:val="00C734E1"/>
    <w:rsid w:val="00C73601"/>
    <w:rsid w:val="00C73A68"/>
    <w:rsid w:val="00C73AC3"/>
    <w:rsid w:val="00C740C7"/>
    <w:rsid w:val="00C742A8"/>
    <w:rsid w:val="00C7436B"/>
    <w:rsid w:val="00C74ED6"/>
    <w:rsid w:val="00C75615"/>
    <w:rsid w:val="00C75821"/>
    <w:rsid w:val="00C75887"/>
    <w:rsid w:val="00C758B5"/>
    <w:rsid w:val="00C7596A"/>
    <w:rsid w:val="00C75ADD"/>
    <w:rsid w:val="00C75BDB"/>
    <w:rsid w:val="00C75D35"/>
    <w:rsid w:val="00C75DE9"/>
    <w:rsid w:val="00C75E40"/>
    <w:rsid w:val="00C75E7D"/>
    <w:rsid w:val="00C7612D"/>
    <w:rsid w:val="00C7617C"/>
    <w:rsid w:val="00C765DB"/>
    <w:rsid w:val="00C76654"/>
    <w:rsid w:val="00C76876"/>
    <w:rsid w:val="00C76DFF"/>
    <w:rsid w:val="00C77221"/>
    <w:rsid w:val="00C778C9"/>
    <w:rsid w:val="00C77FEA"/>
    <w:rsid w:val="00C8028F"/>
    <w:rsid w:val="00C807F8"/>
    <w:rsid w:val="00C80DCB"/>
    <w:rsid w:val="00C80E71"/>
    <w:rsid w:val="00C810B5"/>
    <w:rsid w:val="00C815E3"/>
    <w:rsid w:val="00C81987"/>
    <w:rsid w:val="00C820A7"/>
    <w:rsid w:val="00C82332"/>
    <w:rsid w:val="00C82E18"/>
    <w:rsid w:val="00C83202"/>
    <w:rsid w:val="00C83D8C"/>
    <w:rsid w:val="00C842AC"/>
    <w:rsid w:val="00C84587"/>
    <w:rsid w:val="00C84EB2"/>
    <w:rsid w:val="00C85057"/>
    <w:rsid w:val="00C851A3"/>
    <w:rsid w:val="00C852B8"/>
    <w:rsid w:val="00C85981"/>
    <w:rsid w:val="00C85A1E"/>
    <w:rsid w:val="00C85F9E"/>
    <w:rsid w:val="00C86353"/>
    <w:rsid w:val="00C8697E"/>
    <w:rsid w:val="00C873C1"/>
    <w:rsid w:val="00C87D1E"/>
    <w:rsid w:val="00C87FD5"/>
    <w:rsid w:val="00C900DE"/>
    <w:rsid w:val="00C90472"/>
    <w:rsid w:val="00C904DB"/>
    <w:rsid w:val="00C905C6"/>
    <w:rsid w:val="00C90745"/>
    <w:rsid w:val="00C907A9"/>
    <w:rsid w:val="00C90B3E"/>
    <w:rsid w:val="00C910FB"/>
    <w:rsid w:val="00C9134A"/>
    <w:rsid w:val="00C914ED"/>
    <w:rsid w:val="00C91C5B"/>
    <w:rsid w:val="00C91CAE"/>
    <w:rsid w:val="00C92521"/>
    <w:rsid w:val="00C92561"/>
    <w:rsid w:val="00C92A61"/>
    <w:rsid w:val="00C92D5B"/>
    <w:rsid w:val="00C93660"/>
    <w:rsid w:val="00C93BF3"/>
    <w:rsid w:val="00C9466A"/>
    <w:rsid w:val="00C94778"/>
    <w:rsid w:val="00C94B7A"/>
    <w:rsid w:val="00C94DDA"/>
    <w:rsid w:val="00C94FBA"/>
    <w:rsid w:val="00C9502E"/>
    <w:rsid w:val="00C9511B"/>
    <w:rsid w:val="00C951AE"/>
    <w:rsid w:val="00C95A21"/>
    <w:rsid w:val="00C95B76"/>
    <w:rsid w:val="00C95BCF"/>
    <w:rsid w:val="00C95F74"/>
    <w:rsid w:val="00C96A85"/>
    <w:rsid w:val="00C96DC4"/>
    <w:rsid w:val="00C96E5D"/>
    <w:rsid w:val="00C96FEC"/>
    <w:rsid w:val="00C97301"/>
    <w:rsid w:val="00C97470"/>
    <w:rsid w:val="00C978BF"/>
    <w:rsid w:val="00CA02BC"/>
    <w:rsid w:val="00CA05A9"/>
    <w:rsid w:val="00CA067F"/>
    <w:rsid w:val="00CA0778"/>
    <w:rsid w:val="00CA07E1"/>
    <w:rsid w:val="00CA096D"/>
    <w:rsid w:val="00CA0A19"/>
    <w:rsid w:val="00CA0C14"/>
    <w:rsid w:val="00CA0EC0"/>
    <w:rsid w:val="00CA10E6"/>
    <w:rsid w:val="00CA13E1"/>
    <w:rsid w:val="00CA1466"/>
    <w:rsid w:val="00CA1529"/>
    <w:rsid w:val="00CA1585"/>
    <w:rsid w:val="00CA1961"/>
    <w:rsid w:val="00CA21C4"/>
    <w:rsid w:val="00CA27E0"/>
    <w:rsid w:val="00CA282E"/>
    <w:rsid w:val="00CA28BF"/>
    <w:rsid w:val="00CA2BC5"/>
    <w:rsid w:val="00CA2C4A"/>
    <w:rsid w:val="00CA3098"/>
    <w:rsid w:val="00CA30C4"/>
    <w:rsid w:val="00CA30F7"/>
    <w:rsid w:val="00CA3C6F"/>
    <w:rsid w:val="00CA3DDB"/>
    <w:rsid w:val="00CA4147"/>
    <w:rsid w:val="00CA41D1"/>
    <w:rsid w:val="00CA44B8"/>
    <w:rsid w:val="00CA4575"/>
    <w:rsid w:val="00CA46CB"/>
    <w:rsid w:val="00CA4A21"/>
    <w:rsid w:val="00CA4F1D"/>
    <w:rsid w:val="00CA4F8E"/>
    <w:rsid w:val="00CA51FD"/>
    <w:rsid w:val="00CA5814"/>
    <w:rsid w:val="00CA5AB5"/>
    <w:rsid w:val="00CA5D88"/>
    <w:rsid w:val="00CA6043"/>
    <w:rsid w:val="00CA612E"/>
    <w:rsid w:val="00CA68F7"/>
    <w:rsid w:val="00CA6A03"/>
    <w:rsid w:val="00CA6F33"/>
    <w:rsid w:val="00CB02E3"/>
    <w:rsid w:val="00CB02FA"/>
    <w:rsid w:val="00CB05EE"/>
    <w:rsid w:val="00CB09FE"/>
    <w:rsid w:val="00CB0BF9"/>
    <w:rsid w:val="00CB1E7F"/>
    <w:rsid w:val="00CB2103"/>
    <w:rsid w:val="00CB22EC"/>
    <w:rsid w:val="00CB25B3"/>
    <w:rsid w:val="00CB2C16"/>
    <w:rsid w:val="00CB2DFC"/>
    <w:rsid w:val="00CB30ED"/>
    <w:rsid w:val="00CB4257"/>
    <w:rsid w:val="00CB4A2C"/>
    <w:rsid w:val="00CB4E91"/>
    <w:rsid w:val="00CB5060"/>
    <w:rsid w:val="00CB51CD"/>
    <w:rsid w:val="00CB5553"/>
    <w:rsid w:val="00CB55B1"/>
    <w:rsid w:val="00CB5897"/>
    <w:rsid w:val="00CB5D75"/>
    <w:rsid w:val="00CB6333"/>
    <w:rsid w:val="00CB66B7"/>
    <w:rsid w:val="00CB6D71"/>
    <w:rsid w:val="00CB70D4"/>
    <w:rsid w:val="00CB7210"/>
    <w:rsid w:val="00CB771B"/>
    <w:rsid w:val="00CB78C4"/>
    <w:rsid w:val="00CB7E66"/>
    <w:rsid w:val="00CB7F13"/>
    <w:rsid w:val="00CC0A37"/>
    <w:rsid w:val="00CC0B8A"/>
    <w:rsid w:val="00CC0C55"/>
    <w:rsid w:val="00CC0F11"/>
    <w:rsid w:val="00CC0FD2"/>
    <w:rsid w:val="00CC106A"/>
    <w:rsid w:val="00CC1225"/>
    <w:rsid w:val="00CC1229"/>
    <w:rsid w:val="00CC1749"/>
    <w:rsid w:val="00CC1E0E"/>
    <w:rsid w:val="00CC2109"/>
    <w:rsid w:val="00CC219B"/>
    <w:rsid w:val="00CC2322"/>
    <w:rsid w:val="00CC2454"/>
    <w:rsid w:val="00CC294C"/>
    <w:rsid w:val="00CC2A4D"/>
    <w:rsid w:val="00CC2CBB"/>
    <w:rsid w:val="00CC2E2B"/>
    <w:rsid w:val="00CC31B9"/>
    <w:rsid w:val="00CC3A19"/>
    <w:rsid w:val="00CC3B6A"/>
    <w:rsid w:val="00CC3BEA"/>
    <w:rsid w:val="00CC3EB4"/>
    <w:rsid w:val="00CC3F54"/>
    <w:rsid w:val="00CC4098"/>
    <w:rsid w:val="00CC44BF"/>
    <w:rsid w:val="00CC4605"/>
    <w:rsid w:val="00CC4623"/>
    <w:rsid w:val="00CC46F7"/>
    <w:rsid w:val="00CC4916"/>
    <w:rsid w:val="00CC4C8E"/>
    <w:rsid w:val="00CC4D30"/>
    <w:rsid w:val="00CC5018"/>
    <w:rsid w:val="00CC57F8"/>
    <w:rsid w:val="00CC5BFD"/>
    <w:rsid w:val="00CC5D77"/>
    <w:rsid w:val="00CC686B"/>
    <w:rsid w:val="00CC6984"/>
    <w:rsid w:val="00CC69A2"/>
    <w:rsid w:val="00CC6E2A"/>
    <w:rsid w:val="00CC6F4D"/>
    <w:rsid w:val="00CC6F9F"/>
    <w:rsid w:val="00CC721C"/>
    <w:rsid w:val="00CC724E"/>
    <w:rsid w:val="00CC7B3E"/>
    <w:rsid w:val="00CD04E3"/>
    <w:rsid w:val="00CD08E6"/>
    <w:rsid w:val="00CD138A"/>
    <w:rsid w:val="00CD1463"/>
    <w:rsid w:val="00CD2581"/>
    <w:rsid w:val="00CD2CF1"/>
    <w:rsid w:val="00CD2D1F"/>
    <w:rsid w:val="00CD31B1"/>
    <w:rsid w:val="00CD33B3"/>
    <w:rsid w:val="00CD3496"/>
    <w:rsid w:val="00CD358C"/>
    <w:rsid w:val="00CD3616"/>
    <w:rsid w:val="00CD3B5B"/>
    <w:rsid w:val="00CD3BD5"/>
    <w:rsid w:val="00CD3D9F"/>
    <w:rsid w:val="00CD4174"/>
    <w:rsid w:val="00CD430F"/>
    <w:rsid w:val="00CD43BB"/>
    <w:rsid w:val="00CD44AC"/>
    <w:rsid w:val="00CD49B7"/>
    <w:rsid w:val="00CD4D58"/>
    <w:rsid w:val="00CD5527"/>
    <w:rsid w:val="00CD58B5"/>
    <w:rsid w:val="00CD6076"/>
    <w:rsid w:val="00CD7238"/>
    <w:rsid w:val="00CD75C3"/>
    <w:rsid w:val="00CD77C1"/>
    <w:rsid w:val="00CD791E"/>
    <w:rsid w:val="00CD7F68"/>
    <w:rsid w:val="00CE0234"/>
    <w:rsid w:val="00CE0364"/>
    <w:rsid w:val="00CE064E"/>
    <w:rsid w:val="00CE06AC"/>
    <w:rsid w:val="00CE0C12"/>
    <w:rsid w:val="00CE0EB7"/>
    <w:rsid w:val="00CE1237"/>
    <w:rsid w:val="00CE14CE"/>
    <w:rsid w:val="00CE1600"/>
    <w:rsid w:val="00CE1A8D"/>
    <w:rsid w:val="00CE27C8"/>
    <w:rsid w:val="00CE2884"/>
    <w:rsid w:val="00CE2CFA"/>
    <w:rsid w:val="00CE2D97"/>
    <w:rsid w:val="00CE2E63"/>
    <w:rsid w:val="00CE3542"/>
    <w:rsid w:val="00CE3600"/>
    <w:rsid w:val="00CE40A1"/>
    <w:rsid w:val="00CE4126"/>
    <w:rsid w:val="00CE4C51"/>
    <w:rsid w:val="00CE4F89"/>
    <w:rsid w:val="00CE5575"/>
    <w:rsid w:val="00CE5579"/>
    <w:rsid w:val="00CE59D2"/>
    <w:rsid w:val="00CE5FC1"/>
    <w:rsid w:val="00CE61BF"/>
    <w:rsid w:val="00CE61E8"/>
    <w:rsid w:val="00CE634E"/>
    <w:rsid w:val="00CE6451"/>
    <w:rsid w:val="00CE65D5"/>
    <w:rsid w:val="00CE665B"/>
    <w:rsid w:val="00CE69D9"/>
    <w:rsid w:val="00CE6BC4"/>
    <w:rsid w:val="00CE7432"/>
    <w:rsid w:val="00CE791E"/>
    <w:rsid w:val="00CE7A80"/>
    <w:rsid w:val="00CE7DC6"/>
    <w:rsid w:val="00CF0468"/>
    <w:rsid w:val="00CF07EC"/>
    <w:rsid w:val="00CF07EF"/>
    <w:rsid w:val="00CF0AA5"/>
    <w:rsid w:val="00CF0B48"/>
    <w:rsid w:val="00CF1035"/>
    <w:rsid w:val="00CF1402"/>
    <w:rsid w:val="00CF1505"/>
    <w:rsid w:val="00CF15A3"/>
    <w:rsid w:val="00CF18D0"/>
    <w:rsid w:val="00CF1C26"/>
    <w:rsid w:val="00CF1EA8"/>
    <w:rsid w:val="00CF2395"/>
    <w:rsid w:val="00CF243A"/>
    <w:rsid w:val="00CF248A"/>
    <w:rsid w:val="00CF248B"/>
    <w:rsid w:val="00CF26C0"/>
    <w:rsid w:val="00CF2C9E"/>
    <w:rsid w:val="00CF2F88"/>
    <w:rsid w:val="00CF3577"/>
    <w:rsid w:val="00CF36AE"/>
    <w:rsid w:val="00CF4624"/>
    <w:rsid w:val="00CF47A5"/>
    <w:rsid w:val="00CF5218"/>
    <w:rsid w:val="00CF5A78"/>
    <w:rsid w:val="00CF5D46"/>
    <w:rsid w:val="00CF5D59"/>
    <w:rsid w:val="00CF6643"/>
    <w:rsid w:val="00CF67EE"/>
    <w:rsid w:val="00CF6953"/>
    <w:rsid w:val="00CF6AFE"/>
    <w:rsid w:val="00CF6BE6"/>
    <w:rsid w:val="00CF7237"/>
    <w:rsid w:val="00CF75A9"/>
    <w:rsid w:val="00CF75CB"/>
    <w:rsid w:val="00D0016B"/>
    <w:rsid w:val="00D00401"/>
    <w:rsid w:val="00D0097F"/>
    <w:rsid w:val="00D01309"/>
    <w:rsid w:val="00D01E95"/>
    <w:rsid w:val="00D024F0"/>
    <w:rsid w:val="00D0256B"/>
    <w:rsid w:val="00D02D00"/>
    <w:rsid w:val="00D02F70"/>
    <w:rsid w:val="00D0378D"/>
    <w:rsid w:val="00D03844"/>
    <w:rsid w:val="00D03CD6"/>
    <w:rsid w:val="00D03D03"/>
    <w:rsid w:val="00D03D34"/>
    <w:rsid w:val="00D04296"/>
    <w:rsid w:val="00D04768"/>
    <w:rsid w:val="00D048CF"/>
    <w:rsid w:val="00D048D5"/>
    <w:rsid w:val="00D04A4D"/>
    <w:rsid w:val="00D04B8A"/>
    <w:rsid w:val="00D04DA7"/>
    <w:rsid w:val="00D04DCF"/>
    <w:rsid w:val="00D04E17"/>
    <w:rsid w:val="00D04E42"/>
    <w:rsid w:val="00D05245"/>
    <w:rsid w:val="00D05CAA"/>
    <w:rsid w:val="00D05D19"/>
    <w:rsid w:val="00D05EAE"/>
    <w:rsid w:val="00D05F6B"/>
    <w:rsid w:val="00D05FB2"/>
    <w:rsid w:val="00D06A64"/>
    <w:rsid w:val="00D07323"/>
    <w:rsid w:val="00D07ADB"/>
    <w:rsid w:val="00D07B26"/>
    <w:rsid w:val="00D07C00"/>
    <w:rsid w:val="00D07F8E"/>
    <w:rsid w:val="00D10469"/>
    <w:rsid w:val="00D106D4"/>
    <w:rsid w:val="00D10CB2"/>
    <w:rsid w:val="00D10FE1"/>
    <w:rsid w:val="00D1160B"/>
    <w:rsid w:val="00D123DA"/>
    <w:rsid w:val="00D131C8"/>
    <w:rsid w:val="00D13202"/>
    <w:rsid w:val="00D13360"/>
    <w:rsid w:val="00D13B95"/>
    <w:rsid w:val="00D13D45"/>
    <w:rsid w:val="00D142EA"/>
    <w:rsid w:val="00D14B17"/>
    <w:rsid w:val="00D14E98"/>
    <w:rsid w:val="00D14ECF"/>
    <w:rsid w:val="00D15232"/>
    <w:rsid w:val="00D153BB"/>
    <w:rsid w:val="00D154EE"/>
    <w:rsid w:val="00D15833"/>
    <w:rsid w:val="00D158FF"/>
    <w:rsid w:val="00D1591B"/>
    <w:rsid w:val="00D15A08"/>
    <w:rsid w:val="00D15AD2"/>
    <w:rsid w:val="00D15D8E"/>
    <w:rsid w:val="00D163BD"/>
    <w:rsid w:val="00D16873"/>
    <w:rsid w:val="00D168CE"/>
    <w:rsid w:val="00D17762"/>
    <w:rsid w:val="00D17A51"/>
    <w:rsid w:val="00D17CFF"/>
    <w:rsid w:val="00D17F50"/>
    <w:rsid w:val="00D20291"/>
    <w:rsid w:val="00D2125A"/>
    <w:rsid w:val="00D21404"/>
    <w:rsid w:val="00D218DC"/>
    <w:rsid w:val="00D21901"/>
    <w:rsid w:val="00D21ACA"/>
    <w:rsid w:val="00D21FC9"/>
    <w:rsid w:val="00D224B8"/>
    <w:rsid w:val="00D2295F"/>
    <w:rsid w:val="00D23567"/>
    <w:rsid w:val="00D236E6"/>
    <w:rsid w:val="00D2443C"/>
    <w:rsid w:val="00D24872"/>
    <w:rsid w:val="00D249FE"/>
    <w:rsid w:val="00D25E3A"/>
    <w:rsid w:val="00D261AD"/>
    <w:rsid w:val="00D2664E"/>
    <w:rsid w:val="00D27290"/>
    <w:rsid w:val="00D272CE"/>
    <w:rsid w:val="00D27679"/>
    <w:rsid w:val="00D318BC"/>
    <w:rsid w:val="00D32890"/>
    <w:rsid w:val="00D32FA0"/>
    <w:rsid w:val="00D33260"/>
    <w:rsid w:val="00D33420"/>
    <w:rsid w:val="00D338C5"/>
    <w:rsid w:val="00D33A81"/>
    <w:rsid w:val="00D3417A"/>
    <w:rsid w:val="00D34652"/>
    <w:rsid w:val="00D348FD"/>
    <w:rsid w:val="00D349E8"/>
    <w:rsid w:val="00D34BF6"/>
    <w:rsid w:val="00D353B2"/>
    <w:rsid w:val="00D3556E"/>
    <w:rsid w:val="00D35F1B"/>
    <w:rsid w:val="00D3626A"/>
    <w:rsid w:val="00D3657F"/>
    <w:rsid w:val="00D365F3"/>
    <w:rsid w:val="00D3670C"/>
    <w:rsid w:val="00D37157"/>
    <w:rsid w:val="00D378F2"/>
    <w:rsid w:val="00D37CD7"/>
    <w:rsid w:val="00D40146"/>
    <w:rsid w:val="00D401FB"/>
    <w:rsid w:val="00D40354"/>
    <w:rsid w:val="00D405A1"/>
    <w:rsid w:val="00D406E6"/>
    <w:rsid w:val="00D40766"/>
    <w:rsid w:val="00D407DA"/>
    <w:rsid w:val="00D4136D"/>
    <w:rsid w:val="00D41467"/>
    <w:rsid w:val="00D41950"/>
    <w:rsid w:val="00D41B1F"/>
    <w:rsid w:val="00D42061"/>
    <w:rsid w:val="00D42137"/>
    <w:rsid w:val="00D42343"/>
    <w:rsid w:val="00D4283F"/>
    <w:rsid w:val="00D42A8B"/>
    <w:rsid w:val="00D42C0D"/>
    <w:rsid w:val="00D43302"/>
    <w:rsid w:val="00D4349C"/>
    <w:rsid w:val="00D43948"/>
    <w:rsid w:val="00D4395D"/>
    <w:rsid w:val="00D4396A"/>
    <w:rsid w:val="00D43B63"/>
    <w:rsid w:val="00D44065"/>
    <w:rsid w:val="00D44407"/>
    <w:rsid w:val="00D447CE"/>
    <w:rsid w:val="00D44804"/>
    <w:rsid w:val="00D45315"/>
    <w:rsid w:val="00D45575"/>
    <w:rsid w:val="00D455DF"/>
    <w:rsid w:val="00D46BB5"/>
    <w:rsid w:val="00D46DE7"/>
    <w:rsid w:val="00D471AE"/>
    <w:rsid w:val="00D473FF"/>
    <w:rsid w:val="00D47681"/>
    <w:rsid w:val="00D47786"/>
    <w:rsid w:val="00D47A2B"/>
    <w:rsid w:val="00D47BAB"/>
    <w:rsid w:val="00D47DA6"/>
    <w:rsid w:val="00D50023"/>
    <w:rsid w:val="00D5059E"/>
    <w:rsid w:val="00D50745"/>
    <w:rsid w:val="00D50971"/>
    <w:rsid w:val="00D51732"/>
    <w:rsid w:val="00D518DA"/>
    <w:rsid w:val="00D51DD1"/>
    <w:rsid w:val="00D5210A"/>
    <w:rsid w:val="00D52423"/>
    <w:rsid w:val="00D52661"/>
    <w:rsid w:val="00D52704"/>
    <w:rsid w:val="00D5271B"/>
    <w:rsid w:val="00D53447"/>
    <w:rsid w:val="00D53630"/>
    <w:rsid w:val="00D5397D"/>
    <w:rsid w:val="00D53CE5"/>
    <w:rsid w:val="00D53F00"/>
    <w:rsid w:val="00D5428D"/>
    <w:rsid w:val="00D542A8"/>
    <w:rsid w:val="00D544B2"/>
    <w:rsid w:val="00D5456D"/>
    <w:rsid w:val="00D545A3"/>
    <w:rsid w:val="00D546E2"/>
    <w:rsid w:val="00D54A6E"/>
    <w:rsid w:val="00D551B3"/>
    <w:rsid w:val="00D55509"/>
    <w:rsid w:val="00D556DC"/>
    <w:rsid w:val="00D556EE"/>
    <w:rsid w:val="00D5591C"/>
    <w:rsid w:val="00D55BF7"/>
    <w:rsid w:val="00D55ED9"/>
    <w:rsid w:val="00D5699B"/>
    <w:rsid w:val="00D56A59"/>
    <w:rsid w:val="00D56DA8"/>
    <w:rsid w:val="00D56F5A"/>
    <w:rsid w:val="00D57234"/>
    <w:rsid w:val="00D57249"/>
    <w:rsid w:val="00D575EA"/>
    <w:rsid w:val="00D57C24"/>
    <w:rsid w:val="00D601EB"/>
    <w:rsid w:val="00D6047E"/>
    <w:rsid w:val="00D60564"/>
    <w:rsid w:val="00D605A9"/>
    <w:rsid w:val="00D61306"/>
    <w:rsid w:val="00D61ACA"/>
    <w:rsid w:val="00D61D31"/>
    <w:rsid w:val="00D61E29"/>
    <w:rsid w:val="00D62487"/>
    <w:rsid w:val="00D6312B"/>
    <w:rsid w:val="00D63994"/>
    <w:rsid w:val="00D63E12"/>
    <w:rsid w:val="00D64233"/>
    <w:rsid w:val="00D645FB"/>
    <w:rsid w:val="00D64784"/>
    <w:rsid w:val="00D65159"/>
    <w:rsid w:val="00D65283"/>
    <w:rsid w:val="00D65402"/>
    <w:rsid w:val="00D6548C"/>
    <w:rsid w:val="00D655EC"/>
    <w:rsid w:val="00D6580B"/>
    <w:rsid w:val="00D65F7A"/>
    <w:rsid w:val="00D670C8"/>
    <w:rsid w:val="00D67279"/>
    <w:rsid w:val="00D67E04"/>
    <w:rsid w:val="00D67E3A"/>
    <w:rsid w:val="00D702F2"/>
    <w:rsid w:val="00D707F2"/>
    <w:rsid w:val="00D7101C"/>
    <w:rsid w:val="00D71087"/>
    <w:rsid w:val="00D714A8"/>
    <w:rsid w:val="00D714CC"/>
    <w:rsid w:val="00D7171F"/>
    <w:rsid w:val="00D717CA"/>
    <w:rsid w:val="00D718B7"/>
    <w:rsid w:val="00D723A8"/>
    <w:rsid w:val="00D727BB"/>
    <w:rsid w:val="00D72BAF"/>
    <w:rsid w:val="00D72E0A"/>
    <w:rsid w:val="00D72E20"/>
    <w:rsid w:val="00D72FBA"/>
    <w:rsid w:val="00D73424"/>
    <w:rsid w:val="00D745DD"/>
    <w:rsid w:val="00D74655"/>
    <w:rsid w:val="00D751BC"/>
    <w:rsid w:val="00D75280"/>
    <w:rsid w:val="00D757E8"/>
    <w:rsid w:val="00D757FB"/>
    <w:rsid w:val="00D7587E"/>
    <w:rsid w:val="00D759D4"/>
    <w:rsid w:val="00D75E4F"/>
    <w:rsid w:val="00D761E9"/>
    <w:rsid w:val="00D76639"/>
    <w:rsid w:val="00D766E6"/>
    <w:rsid w:val="00D77857"/>
    <w:rsid w:val="00D80B35"/>
    <w:rsid w:val="00D81164"/>
    <w:rsid w:val="00D81280"/>
    <w:rsid w:val="00D8166E"/>
    <w:rsid w:val="00D81747"/>
    <w:rsid w:val="00D81F0E"/>
    <w:rsid w:val="00D825D6"/>
    <w:rsid w:val="00D826E3"/>
    <w:rsid w:val="00D8276B"/>
    <w:rsid w:val="00D82C88"/>
    <w:rsid w:val="00D830C0"/>
    <w:rsid w:val="00D837A0"/>
    <w:rsid w:val="00D83F87"/>
    <w:rsid w:val="00D83F88"/>
    <w:rsid w:val="00D83FF9"/>
    <w:rsid w:val="00D840D7"/>
    <w:rsid w:val="00D84423"/>
    <w:rsid w:val="00D8482E"/>
    <w:rsid w:val="00D8490C"/>
    <w:rsid w:val="00D84C5B"/>
    <w:rsid w:val="00D84F6C"/>
    <w:rsid w:val="00D84F89"/>
    <w:rsid w:val="00D8525D"/>
    <w:rsid w:val="00D85751"/>
    <w:rsid w:val="00D85CAA"/>
    <w:rsid w:val="00D85DB3"/>
    <w:rsid w:val="00D86128"/>
    <w:rsid w:val="00D86630"/>
    <w:rsid w:val="00D8670D"/>
    <w:rsid w:val="00D868AB"/>
    <w:rsid w:val="00D86C2E"/>
    <w:rsid w:val="00D87277"/>
    <w:rsid w:val="00D87484"/>
    <w:rsid w:val="00D87CDD"/>
    <w:rsid w:val="00D87D07"/>
    <w:rsid w:val="00D87F03"/>
    <w:rsid w:val="00D90480"/>
    <w:rsid w:val="00D90CA2"/>
    <w:rsid w:val="00D90E27"/>
    <w:rsid w:val="00D91FCC"/>
    <w:rsid w:val="00D924FD"/>
    <w:rsid w:val="00D9281C"/>
    <w:rsid w:val="00D92AEF"/>
    <w:rsid w:val="00D92B2B"/>
    <w:rsid w:val="00D930E3"/>
    <w:rsid w:val="00D931F7"/>
    <w:rsid w:val="00D9330B"/>
    <w:rsid w:val="00D933A9"/>
    <w:rsid w:val="00D9386B"/>
    <w:rsid w:val="00D93BBA"/>
    <w:rsid w:val="00D93CF3"/>
    <w:rsid w:val="00D945EE"/>
    <w:rsid w:val="00D948A3"/>
    <w:rsid w:val="00D94DB1"/>
    <w:rsid w:val="00D94F9C"/>
    <w:rsid w:val="00D950A4"/>
    <w:rsid w:val="00D9523C"/>
    <w:rsid w:val="00D95619"/>
    <w:rsid w:val="00D95CA0"/>
    <w:rsid w:val="00D965E8"/>
    <w:rsid w:val="00D96DC5"/>
    <w:rsid w:val="00D96FEC"/>
    <w:rsid w:val="00D9754F"/>
    <w:rsid w:val="00D9797D"/>
    <w:rsid w:val="00DA001A"/>
    <w:rsid w:val="00DA1083"/>
    <w:rsid w:val="00DA1457"/>
    <w:rsid w:val="00DA156C"/>
    <w:rsid w:val="00DA2019"/>
    <w:rsid w:val="00DA251F"/>
    <w:rsid w:val="00DA2AB3"/>
    <w:rsid w:val="00DA2ADC"/>
    <w:rsid w:val="00DA2DE7"/>
    <w:rsid w:val="00DA2E05"/>
    <w:rsid w:val="00DA3371"/>
    <w:rsid w:val="00DA3845"/>
    <w:rsid w:val="00DA38CC"/>
    <w:rsid w:val="00DA3C9D"/>
    <w:rsid w:val="00DA3CF6"/>
    <w:rsid w:val="00DA3FEF"/>
    <w:rsid w:val="00DA415F"/>
    <w:rsid w:val="00DA46B6"/>
    <w:rsid w:val="00DA4A9D"/>
    <w:rsid w:val="00DA4BE4"/>
    <w:rsid w:val="00DA4D73"/>
    <w:rsid w:val="00DA557D"/>
    <w:rsid w:val="00DA60DC"/>
    <w:rsid w:val="00DA61A4"/>
    <w:rsid w:val="00DA6227"/>
    <w:rsid w:val="00DA6390"/>
    <w:rsid w:val="00DA67CB"/>
    <w:rsid w:val="00DA6DA6"/>
    <w:rsid w:val="00DA72FD"/>
    <w:rsid w:val="00DA7915"/>
    <w:rsid w:val="00DA7FC9"/>
    <w:rsid w:val="00DB0867"/>
    <w:rsid w:val="00DB0D6E"/>
    <w:rsid w:val="00DB0D9A"/>
    <w:rsid w:val="00DB0DCB"/>
    <w:rsid w:val="00DB1BC4"/>
    <w:rsid w:val="00DB2612"/>
    <w:rsid w:val="00DB2A58"/>
    <w:rsid w:val="00DB2DD1"/>
    <w:rsid w:val="00DB35E6"/>
    <w:rsid w:val="00DB3678"/>
    <w:rsid w:val="00DB3E6A"/>
    <w:rsid w:val="00DB40C7"/>
    <w:rsid w:val="00DB58BB"/>
    <w:rsid w:val="00DB5A1A"/>
    <w:rsid w:val="00DB5AA5"/>
    <w:rsid w:val="00DB5BBB"/>
    <w:rsid w:val="00DB5E64"/>
    <w:rsid w:val="00DB6034"/>
    <w:rsid w:val="00DB67BB"/>
    <w:rsid w:val="00DB6896"/>
    <w:rsid w:val="00DB6BA5"/>
    <w:rsid w:val="00DB7590"/>
    <w:rsid w:val="00DB787B"/>
    <w:rsid w:val="00DB7A09"/>
    <w:rsid w:val="00DB7AA6"/>
    <w:rsid w:val="00DB7AC6"/>
    <w:rsid w:val="00DC031D"/>
    <w:rsid w:val="00DC035D"/>
    <w:rsid w:val="00DC03A3"/>
    <w:rsid w:val="00DC0588"/>
    <w:rsid w:val="00DC05B5"/>
    <w:rsid w:val="00DC0625"/>
    <w:rsid w:val="00DC0762"/>
    <w:rsid w:val="00DC1119"/>
    <w:rsid w:val="00DC1778"/>
    <w:rsid w:val="00DC1996"/>
    <w:rsid w:val="00DC21D4"/>
    <w:rsid w:val="00DC2537"/>
    <w:rsid w:val="00DC25BD"/>
    <w:rsid w:val="00DC2AA9"/>
    <w:rsid w:val="00DC3968"/>
    <w:rsid w:val="00DC3DB5"/>
    <w:rsid w:val="00DC3EE3"/>
    <w:rsid w:val="00DC51DE"/>
    <w:rsid w:val="00DC53A1"/>
    <w:rsid w:val="00DC5448"/>
    <w:rsid w:val="00DC5796"/>
    <w:rsid w:val="00DC5863"/>
    <w:rsid w:val="00DC6142"/>
    <w:rsid w:val="00DC62D7"/>
    <w:rsid w:val="00DC6678"/>
    <w:rsid w:val="00DC6792"/>
    <w:rsid w:val="00DC67F0"/>
    <w:rsid w:val="00DC68FB"/>
    <w:rsid w:val="00DC6941"/>
    <w:rsid w:val="00DC713E"/>
    <w:rsid w:val="00DC73FA"/>
    <w:rsid w:val="00DC7476"/>
    <w:rsid w:val="00DC7494"/>
    <w:rsid w:val="00DC7AB5"/>
    <w:rsid w:val="00DC7D8D"/>
    <w:rsid w:val="00DC7D8F"/>
    <w:rsid w:val="00DC7FA8"/>
    <w:rsid w:val="00DD0274"/>
    <w:rsid w:val="00DD034E"/>
    <w:rsid w:val="00DD0498"/>
    <w:rsid w:val="00DD0535"/>
    <w:rsid w:val="00DD0538"/>
    <w:rsid w:val="00DD0990"/>
    <w:rsid w:val="00DD09E2"/>
    <w:rsid w:val="00DD0A26"/>
    <w:rsid w:val="00DD12FD"/>
    <w:rsid w:val="00DD16C4"/>
    <w:rsid w:val="00DD1A0C"/>
    <w:rsid w:val="00DD1ED3"/>
    <w:rsid w:val="00DD226C"/>
    <w:rsid w:val="00DD248C"/>
    <w:rsid w:val="00DD2A5C"/>
    <w:rsid w:val="00DD33B6"/>
    <w:rsid w:val="00DD3973"/>
    <w:rsid w:val="00DD3E4F"/>
    <w:rsid w:val="00DD3F8D"/>
    <w:rsid w:val="00DD4844"/>
    <w:rsid w:val="00DD4B61"/>
    <w:rsid w:val="00DD4CDA"/>
    <w:rsid w:val="00DD5380"/>
    <w:rsid w:val="00DD5808"/>
    <w:rsid w:val="00DD5E3F"/>
    <w:rsid w:val="00DD5EDC"/>
    <w:rsid w:val="00DD6148"/>
    <w:rsid w:val="00DD626C"/>
    <w:rsid w:val="00DD683D"/>
    <w:rsid w:val="00DD6AA8"/>
    <w:rsid w:val="00DD6D04"/>
    <w:rsid w:val="00DD6F49"/>
    <w:rsid w:val="00DD6FFE"/>
    <w:rsid w:val="00DD7062"/>
    <w:rsid w:val="00DD77E6"/>
    <w:rsid w:val="00DE0266"/>
    <w:rsid w:val="00DE0B5C"/>
    <w:rsid w:val="00DE1004"/>
    <w:rsid w:val="00DE11FE"/>
    <w:rsid w:val="00DE1349"/>
    <w:rsid w:val="00DE1ACC"/>
    <w:rsid w:val="00DE1CCC"/>
    <w:rsid w:val="00DE1D39"/>
    <w:rsid w:val="00DE2255"/>
    <w:rsid w:val="00DE22FB"/>
    <w:rsid w:val="00DE264B"/>
    <w:rsid w:val="00DE2E24"/>
    <w:rsid w:val="00DE3374"/>
    <w:rsid w:val="00DE33F8"/>
    <w:rsid w:val="00DE3BB4"/>
    <w:rsid w:val="00DE3E6C"/>
    <w:rsid w:val="00DE4299"/>
    <w:rsid w:val="00DE43FB"/>
    <w:rsid w:val="00DE47BC"/>
    <w:rsid w:val="00DE47CF"/>
    <w:rsid w:val="00DE4CED"/>
    <w:rsid w:val="00DE4DF4"/>
    <w:rsid w:val="00DE4F72"/>
    <w:rsid w:val="00DE5240"/>
    <w:rsid w:val="00DE57C4"/>
    <w:rsid w:val="00DE5908"/>
    <w:rsid w:val="00DE5BD9"/>
    <w:rsid w:val="00DE6575"/>
    <w:rsid w:val="00DE6630"/>
    <w:rsid w:val="00DE6ABC"/>
    <w:rsid w:val="00DE72D6"/>
    <w:rsid w:val="00DE78B0"/>
    <w:rsid w:val="00DE7952"/>
    <w:rsid w:val="00DE7BCA"/>
    <w:rsid w:val="00DE7D03"/>
    <w:rsid w:val="00DE7F70"/>
    <w:rsid w:val="00DF049A"/>
    <w:rsid w:val="00DF06B8"/>
    <w:rsid w:val="00DF0716"/>
    <w:rsid w:val="00DF085F"/>
    <w:rsid w:val="00DF0C42"/>
    <w:rsid w:val="00DF0DE2"/>
    <w:rsid w:val="00DF11AA"/>
    <w:rsid w:val="00DF1419"/>
    <w:rsid w:val="00DF155F"/>
    <w:rsid w:val="00DF18D9"/>
    <w:rsid w:val="00DF1BA7"/>
    <w:rsid w:val="00DF245B"/>
    <w:rsid w:val="00DF3168"/>
    <w:rsid w:val="00DF3287"/>
    <w:rsid w:val="00DF33EC"/>
    <w:rsid w:val="00DF3667"/>
    <w:rsid w:val="00DF3B31"/>
    <w:rsid w:val="00DF4240"/>
    <w:rsid w:val="00DF4308"/>
    <w:rsid w:val="00DF47BB"/>
    <w:rsid w:val="00DF495D"/>
    <w:rsid w:val="00DF5457"/>
    <w:rsid w:val="00DF5483"/>
    <w:rsid w:val="00DF54A6"/>
    <w:rsid w:val="00DF5E25"/>
    <w:rsid w:val="00DF5EC8"/>
    <w:rsid w:val="00DF6314"/>
    <w:rsid w:val="00DF65F1"/>
    <w:rsid w:val="00DF6CB5"/>
    <w:rsid w:val="00DF7434"/>
    <w:rsid w:val="00DF7560"/>
    <w:rsid w:val="00DF75BB"/>
    <w:rsid w:val="00DF7E96"/>
    <w:rsid w:val="00DF7FEC"/>
    <w:rsid w:val="00E004EE"/>
    <w:rsid w:val="00E00881"/>
    <w:rsid w:val="00E012E5"/>
    <w:rsid w:val="00E01959"/>
    <w:rsid w:val="00E02A83"/>
    <w:rsid w:val="00E0304A"/>
    <w:rsid w:val="00E03473"/>
    <w:rsid w:val="00E0352F"/>
    <w:rsid w:val="00E03B77"/>
    <w:rsid w:val="00E03BEF"/>
    <w:rsid w:val="00E03F8B"/>
    <w:rsid w:val="00E041B5"/>
    <w:rsid w:val="00E04974"/>
    <w:rsid w:val="00E04BE8"/>
    <w:rsid w:val="00E04F10"/>
    <w:rsid w:val="00E058C8"/>
    <w:rsid w:val="00E05923"/>
    <w:rsid w:val="00E05FEE"/>
    <w:rsid w:val="00E06106"/>
    <w:rsid w:val="00E062C6"/>
    <w:rsid w:val="00E063AD"/>
    <w:rsid w:val="00E06713"/>
    <w:rsid w:val="00E06741"/>
    <w:rsid w:val="00E06B70"/>
    <w:rsid w:val="00E06C76"/>
    <w:rsid w:val="00E06F03"/>
    <w:rsid w:val="00E0760F"/>
    <w:rsid w:val="00E07653"/>
    <w:rsid w:val="00E07A46"/>
    <w:rsid w:val="00E100B0"/>
    <w:rsid w:val="00E104F7"/>
    <w:rsid w:val="00E10A52"/>
    <w:rsid w:val="00E10B86"/>
    <w:rsid w:val="00E10F5C"/>
    <w:rsid w:val="00E10FA2"/>
    <w:rsid w:val="00E112D2"/>
    <w:rsid w:val="00E117D9"/>
    <w:rsid w:val="00E129A5"/>
    <w:rsid w:val="00E12C9B"/>
    <w:rsid w:val="00E13130"/>
    <w:rsid w:val="00E134E9"/>
    <w:rsid w:val="00E1372A"/>
    <w:rsid w:val="00E13F3E"/>
    <w:rsid w:val="00E13F5A"/>
    <w:rsid w:val="00E14909"/>
    <w:rsid w:val="00E14A70"/>
    <w:rsid w:val="00E14ED0"/>
    <w:rsid w:val="00E15127"/>
    <w:rsid w:val="00E15D0E"/>
    <w:rsid w:val="00E17170"/>
    <w:rsid w:val="00E17A99"/>
    <w:rsid w:val="00E17ABF"/>
    <w:rsid w:val="00E17CDF"/>
    <w:rsid w:val="00E17FCE"/>
    <w:rsid w:val="00E2005A"/>
    <w:rsid w:val="00E20724"/>
    <w:rsid w:val="00E2072F"/>
    <w:rsid w:val="00E208A1"/>
    <w:rsid w:val="00E2093A"/>
    <w:rsid w:val="00E20A21"/>
    <w:rsid w:val="00E20C33"/>
    <w:rsid w:val="00E22210"/>
    <w:rsid w:val="00E224AF"/>
    <w:rsid w:val="00E226BB"/>
    <w:rsid w:val="00E22751"/>
    <w:rsid w:val="00E22809"/>
    <w:rsid w:val="00E22837"/>
    <w:rsid w:val="00E22868"/>
    <w:rsid w:val="00E22883"/>
    <w:rsid w:val="00E229F9"/>
    <w:rsid w:val="00E22D26"/>
    <w:rsid w:val="00E22E78"/>
    <w:rsid w:val="00E235D6"/>
    <w:rsid w:val="00E23A30"/>
    <w:rsid w:val="00E23D1E"/>
    <w:rsid w:val="00E23DEF"/>
    <w:rsid w:val="00E24177"/>
    <w:rsid w:val="00E242A6"/>
    <w:rsid w:val="00E24842"/>
    <w:rsid w:val="00E25225"/>
    <w:rsid w:val="00E2537A"/>
    <w:rsid w:val="00E258E5"/>
    <w:rsid w:val="00E259E7"/>
    <w:rsid w:val="00E25BD1"/>
    <w:rsid w:val="00E25F99"/>
    <w:rsid w:val="00E269D1"/>
    <w:rsid w:val="00E26DFE"/>
    <w:rsid w:val="00E26E56"/>
    <w:rsid w:val="00E27019"/>
    <w:rsid w:val="00E2701C"/>
    <w:rsid w:val="00E27321"/>
    <w:rsid w:val="00E27756"/>
    <w:rsid w:val="00E27A00"/>
    <w:rsid w:val="00E27C8D"/>
    <w:rsid w:val="00E302AA"/>
    <w:rsid w:val="00E303AE"/>
    <w:rsid w:val="00E30EE8"/>
    <w:rsid w:val="00E3119F"/>
    <w:rsid w:val="00E312E1"/>
    <w:rsid w:val="00E31386"/>
    <w:rsid w:val="00E315D9"/>
    <w:rsid w:val="00E31C6C"/>
    <w:rsid w:val="00E321DA"/>
    <w:rsid w:val="00E3241F"/>
    <w:rsid w:val="00E32A96"/>
    <w:rsid w:val="00E32C1B"/>
    <w:rsid w:val="00E32D25"/>
    <w:rsid w:val="00E32F18"/>
    <w:rsid w:val="00E33023"/>
    <w:rsid w:val="00E33154"/>
    <w:rsid w:val="00E33350"/>
    <w:rsid w:val="00E333C7"/>
    <w:rsid w:val="00E33A01"/>
    <w:rsid w:val="00E33AF8"/>
    <w:rsid w:val="00E33F1D"/>
    <w:rsid w:val="00E3446D"/>
    <w:rsid w:val="00E34B46"/>
    <w:rsid w:val="00E34B5F"/>
    <w:rsid w:val="00E34C16"/>
    <w:rsid w:val="00E351B2"/>
    <w:rsid w:val="00E352EB"/>
    <w:rsid w:val="00E358C1"/>
    <w:rsid w:val="00E35B1E"/>
    <w:rsid w:val="00E35D0E"/>
    <w:rsid w:val="00E35DAB"/>
    <w:rsid w:val="00E35DCA"/>
    <w:rsid w:val="00E35F00"/>
    <w:rsid w:val="00E36463"/>
    <w:rsid w:val="00E373A4"/>
    <w:rsid w:val="00E37658"/>
    <w:rsid w:val="00E379D7"/>
    <w:rsid w:val="00E37B53"/>
    <w:rsid w:val="00E37E64"/>
    <w:rsid w:val="00E41B87"/>
    <w:rsid w:val="00E42010"/>
    <w:rsid w:val="00E4263E"/>
    <w:rsid w:val="00E42BF7"/>
    <w:rsid w:val="00E43034"/>
    <w:rsid w:val="00E43421"/>
    <w:rsid w:val="00E4363B"/>
    <w:rsid w:val="00E438B2"/>
    <w:rsid w:val="00E442C0"/>
    <w:rsid w:val="00E442C5"/>
    <w:rsid w:val="00E4482E"/>
    <w:rsid w:val="00E449E5"/>
    <w:rsid w:val="00E44EA1"/>
    <w:rsid w:val="00E45A03"/>
    <w:rsid w:val="00E45BEF"/>
    <w:rsid w:val="00E4614F"/>
    <w:rsid w:val="00E4620B"/>
    <w:rsid w:val="00E466D7"/>
    <w:rsid w:val="00E46A48"/>
    <w:rsid w:val="00E46AA0"/>
    <w:rsid w:val="00E46C9D"/>
    <w:rsid w:val="00E46D81"/>
    <w:rsid w:val="00E46F57"/>
    <w:rsid w:val="00E472E0"/>
    <w:rsid w:val="00E4747E"/>
    <w:rsid w:val="00E476C3"/>
    <w:rsid w:val="00E47902"/>
    <w:rsid w:val="00E50623"/>
    <w:rsid w:val="00E508CD"/>
    <w:rsid w:val="00E51227"/>
    <w:rsid w:val="00E517FB"/>
    <w:rsid w:val="00E51991"/>
    <w:rsid w:val="00E51B29"/>
    <w:rsid w:val="00E51F23"/>
    <w:rsid w:val="00E51F87"/>
    <w:rsid w:val="00E521BE"/>
    <w:rsid w:val="00E5271E"/>
    <w:rsid w:val="00E527D7"/>
    <w:rsid w:val="00E528E9"/>
    <w:rsid w:val="00E533BA"/>
    <w:rsid w:val="00E53473"/>
    <w:rsid w:val="00E53816"/>
    <w:rsid w:val="00E53AB2"/>
    <w:rsid w:val="00E53FEC"/>
    <w:rsid w:val="00E54F11"/>
    <w:rsid w:val="00E550FD"/>
    <w:rsid w:val="00E552CC"/>
    <w:rsid w:val="00E55392"/>
    <w:rsid w:val="00E5541F"/>
    <w:rsid w:val="00E55991"/>
    <w:rsid w:val="00E55E31"/>
    <w:rsid w:val="00E55EF9"/>
    <w:rsid w:val="00E55F29"/>
    <w:rsid w:val="00E560B3"/>
    <w:rsid w:val="00E5611A"/>
    <w:rsid w:val="00E5667A"/>
    <w:rsid w:val="00E56D39"/>
    <w:rsid w:val="00E5713E"/>
    <w:rsid w:val="00E6003D"/>
    <w:rsid w:val="00E60B7D"/>
    <w:rsid w:val="00E614A8"/>
    <w:rsid w:val="00E61D6D"/>
    <w:rsid w:val="00E61DCB"/>
    <w:rsid w:val="00E61E86"/>
    <w:rsid w:val="00E61EB6"/>
    <w:rsid w:val="00E62945"/>
    <w:rsid w:val="00E62976"/>
    <w:rsid w:val="00E63816"/>
    <w:rsid w:val="00E63831"/>
    <w:rsid w:val="00E6393B"/>
    <w:rsid w:val="00E63967"/>
    <w:rsid w:val="00E63CCC"/>
    <w:rsid w:val="00E6478D"/>
    <w:rsid w:val="00E64B5A"/>
    <w:rsid w:val="00E64C0D"/>
    <w:rsid w:val="00E64C12"/>
    <w:rsid w:val="00E64C56"/>
    <w:rsid w:val="00E65313"/>
    <w:rsid w:val="00E6531D"/>
    <w:rsid w:val="00E660A2"/>
    <w:rsid w:val="00E662EA"/>
    <w:rsid w:val="00E66416"/>
    <w:rsid w:val="00E664E3"/>
    <w:rsid w:val="00E66716"/>
    <w:rsid w:val="00E66884"/>
    <w:rsid w:val="00E66AA3"/>
    <w:rsid w:val="00E66C4D"/>
    <w:rsid w:val="00E66F3B"/>
    <w:rsid w:val="00E67304"/>
    <w:rsid w:val="00E67614"/>
    <w:rsid w:val="00E67793"/>
    <w:rsid w:val="00E70E3F"/>
    <w:rsid w:val="00E71E94"/>
    <w:rsid w:val="00E71FD5"/>
    <w:rsid w:val="00E722F0"/>
    <w:rsid w:val="00E7238E"/>
    <w:rsid w:val="00E7311B"/>
    <w:rsid w:val="00E73371"/>
    <w:rsid w:val="00E73F11"/>
    <w:rsid w:val="00E74067"/>
    <w:rsid w:val="00E74666"/>
    <w:rsid w:val="00E75596"/>
    <w:rsid w:val="00E75A1E"/>
    <w:rsid w:val="00E75C19"/>
    <w:rsid w:val="00E75D72"/>
    <w:rsid w:val="00E7620C"/>
    <w:rsid w:val="00E76662"/>
    <w:rsid w:val="00E76800"/>
    <w:rsid w:val="00E77B07"/>
    <w:rsid w:val="00E80BE3"/>
    <w:rsid w:val="00E80D02"/>
    <w:rsid w:val="00E8113C"/>
    <w:rsid w:val="00E811F1"/>
    <w:rsid w:val="00E8122A"/>
    <w:rsid w:val="00E812EE"/>
    <w:rsid w:val="00E81462"/>
    <w:rsid w:val="00E81FF3"/>
    <w:rsid w:val="00E8328F"/>
    <w:rsid w:val="00E843E8"/>
    <w:rsid w:val="00E844A2"/>
    <w:rsid w:val="00E84655"/>
    <w:rsid w:val="00E8477D"/>
    <w:rsid w:val="00E849FF"/>
    <w:rsid w:val="00E84DB2"/>
    <w:rsid w:val="00E84F85"/>
    <w:rsid w:val="00E8528E"/>
    <w:rsid w:val="00E8532A"/>
    <w:rsid w:val="00E853F8"/>
    <w:rsid w:val="00E85634"/>
    <w:rsid w:val="00E85A55"/>
    <w:rsid w:val="00E85A5B"/>
    <w:rsid w:val="00E85DBA"/>
    <w:rsid w:val="00E86BFE"/>
    <w:rsid w:val="00E879BB"/>
    <w:rsid w:val="00E87C89"/>
    <w:rsid w:val="00E87D90"/>
    <w:rsid w:val="00E87FF2"/>
    <w:rsid w:val="00E90EB0"/>
    <w:rsid w:val="00E91114"/>
    <w:rsid w:val="00E911BD"/>
    <w:rsid w:val="00E91E06"/>
    <w:rsid w:val="00E932BF"/>
    <w:rsid w:val="00E93570"/>
    <w:rsid w:val="00E93690"/>
    <w:rsid w:val="00E93B2A"/>
    <w:rsid w:val="00E93C31"/>
    <w:rsid w:val="00E93F5C"/>
    <w:rsid w:val="00E94948"/>
    <w:rsid w:val="00E9495C"/>
    <w:rsid w:val="00E951F7"/>
    <w:rsid w:val="00E9597D"/>
    <w:rsid w:val="00E95AED"/>
    <w:rsid w:val="00E95D62"/>
    <w:rsid w:val="00E95ECC"/>
    <w:rsid w:val="00E960D5"/>
    <w:rsid w:val="00E961D0"/>
    <w:rsid w:val="00E961F7"/>
    <w:rsid w:val="00E96632"/>
    <w:rsid w:val="00E966C8"/>
    <w:rsid w:val="00E968EC"/>
    <w:rsid w:val="00E96CB7"/>
    <w:rsid w:val="00E96D0E"/>
    <w:rsid w:val="00E97060"/>
    <w:rsid w:val="00E971FD"/>
    <w:rsid w:val="00E97874"/>
    <w:rsid w:val="00EA0040"/>
    <w:rsid w:val="00EA0A52"/>
    <w:rsid w:val="00EA0BC3"/>
    <w:rsid w:val="00EA0CB7"/>
    <w:rsid w:val="00EA1129"/>
    <w:rsid w:val="00EA122B"/>
    <w:rsid w:val="00EA15A9"/>
    <w:rsid w:val="00EA1D3F"/>
    <w:rsid w:val="00EA2123"/>
    <w:rsid w:val="00EA235F"/>
    <w:rsid w:val="00EA28A9"/>
    <w:rsid w:val="00EA295E"/>
    <w:rsid w:val="00EA2EAD"/>
    <w:rsid w:val="00EA2F21"/>
    <w:rsid w:val="00EA380B"/>
    <w:rsid w:val="00EA3839"/>
    <w:rsid w:val="00EA390D"/>
    <w:rsid w:val="00EA391B"/>
    <w:rsid w:val="00EA39DF"/>
    <w:rsid w:val="00EA3B16"/>
    <w:rsid w:val="00EA3B8F"/>
    <w:rsid w:val="00EA4061"/>
    <w:rsid w:val="00EA4641"/>
    <w:rsid w:val="00EA4CAF"/>
    <w:rsid w:val="00EA5114"/>
    <w:rsid w:val="00EA5900"/>
    <w:rsid w:val="00EA5DEF"/>
    <w:rsid w:val="00EA61AC"/>
    <w:rsid w:val="00EA6236"/>
    <w:rsid w:val="00EA62CE"/>
    <w:rsid w:val="00EA62EA"/>
    <w:rsid w:val="00EA7642"/>
    <w:rsid w:val="00EA7657"/>
    <w:rsid w:val="00EA77C9"/>
    <w:rsid w:val="00EB00AD"/>
    <w:rsid w:val="00EB037E"/>
    <w:rsid w:val="00EB0465"/>
    <w:rsid w:val="00EB1500"/>
    <w:rsid w:val="00EB1EE5"/>
    <w:rsid w:val="00EB2242"/>
    <w:rsid w:val="00EB266E"/>
    <w:rsid w:val="00EB2B7B"/>
    <w:rsid w:val="00EB2BD6"/>
    <w:rsid w:val="00EB3000"/>
    <w:rsid w:val="00EB3309"/>
    <w:rsid w:val="00EB3857"/>
    <w:rsid w:val="00EB3A99"/>
    <w:rsid w:val="00EB3BA7"/>
    <w:rsid w:val="00EB3E7F"/>
    <w:rsid w:val="00EB4086"/>
    <w:rsid w:val="00EB4090"/>
    <w:rsid w:val="00EB40F1"/>
    <w:rsid w:val="00EB4BE5"/>
    <w:rsid w:val="00EB505C"/>
    <w:rsid w:val="00EB51F4"/>
    <w:rsid w:val="00EB52C2"/>
    <w:rsid w:val="00EB52CB"/>
    <w:rsid w:val="00EB52E8"/>
    <w:rsid w:val="00EB5329"/>
    <w:rsid w:val="00EB56BF"/>
    <w:rsid w:val="00EB5CE1"/>
    <w:rsid w:val="00EB6518"/>
    <w:rsid w:val="00EB6562"/>
    <w:rsid w:val="00EB67AB"/>
    <w:rsid w:val="00EB6A28"/>
    <w:rsid w:val="00EB6AFC"/>
    <w:rsid w:val="00EB6B4A"/>
    <w:rsid w:val="00EB7332"/>
    <w:rsid w:val="00EB74ED"/>
    <w:rsid w:val="00EB7678"/>
    <w:rsid w:val="00EB788C"/>
    <w:rsid w:val="00EB7B51"/>
    <w:rsid w:val="00EC075A"/>
    <w:rsid w:val="00EC0A78"/>
    <w:rsid w:val="00EC0BDE"/>
    <w:rsid w:val="00EC0C61"/>
    <w:rsid w:val="00EC1309"/>
    <w:rsid w:val="00EC1374"/>
    <w:rsid w:val="00EC1396"/>
    <w:rsid w:val="00EC19F8"/>
    <w:rsid w:val="00EC1AC9"/>
    <w:rsid w:val="00EC1DE5"/>
    <w:rsid w:val="00EC1E30"/>
    <w:rsid w:val="00EC24DD"/>
    <w:rsid w:val="00EC2948"/>
    <w:rsid w:val="00EC2B55"/>
    <w:rsid w:val="00EC3535"/>
    <w:rsid w:val="00EC37A2"/>
    <w:rsid w:val="00EC3999"/>
    <w:rsid w:val="00EC39B8"/>
    <w:rsid w:val="00EC3A6D"/>
    <w:rsid w:val="00EC3AF8"/>
    <w:rsid w:val="00EC3BFB"/>
    <w:rsid w:val="00EC4755"/>
    <w:rsid w:val="00EC48D3"/>
    <w:rsid w:val="00EC48FC"/>
    <w:rsid w:val="00EC4C98"/>
    <w:rsid w:val="00EC538C"/>
    <w:rsid w:val="00EC53C5"/>
    <w:rsid w:val="00EC58F1"/>
    <w:rsid w:val="00EC5910"/>
    <w:rsid w:val="00EC5B29"/>
    <w:rsid w:val="00EC6448"/>
    <w:rsid w:val="00EC6551"/>
    <w:rsid w:val="00EC6613"/>
    <w:rsid w:val="00EC662A"/>
    <w:rsid w:val="00EC7082"/>
    <w:rsid w:val="00EC7754"/>
    <w:rsid w:val="00EC78C2"/>
    <w:rsid w:val="00ED0169"/>
    <w:rsid w:val="00ED02B1"/>
    <w:rsid w:val="00ED068E"/>
    <w:rsid w:val="00ED0AEC"/>
    <w:rsid w:val="00ED1863"/>
    <w:rsid w:val="00ED1B72"/>
    <w:rsid w:val="00ED2266"/>
    <w:rsid w:val="00ED2465"/>
    <w:rsid w:val="00ED2DE7"/>
    <w:rsid w:val="00ED2E80"/>
    <w:rsid w:val="00ED2FDD"/>
    <w:rsid w:val="00ED3446"/>
    <w:rsid w:val="00ED3875"/>
    <w:rsid w:val="00ED4163"/>
    <w:rsid w:val="00ED4B23"/>
    <w:rsid w:val="00ED4F8D"/>
    <w:rsid w:val="00ED5403"/>
    <w:rsid w:val="00ED5C6A"/>
    <w:rsid w:val="00ED62D3"/>
    <w:rsid w:val="00ED68A5"/>
    <w:rsid w:val="00ED696C"/>
    <w:rsid w:val="00ED6D68"/>
    <w:rsid w:val="00ED74AA"/>
    <w:rsid w:val="00ED78FC"/>
    <w:rsid w:val="00ED7C0E"/>
    <w:rsid w:val="00ED7F8D"/>
    <w:rsid w:val="00EE0393"/>
    <w:rsid w:val="00EE04FA"/>
    <w:rsid w:val="00EE0675"/>
    <w:rsid w:val="00EE09D2"/>
    <w:rsid w:val="00EE0CB4"/>
    <w:rsid w:val="00EE0E9C"/>
    <w:rsid w:val="00EE10E7"/>
    <w:rsid w:val="00EE1231"/>
    <w:rsid w:val="00EE16AF"/>
    <w:rsid w:val="00EE1A83"/>
    <w:rsid w:val="00EE1CA3"/>
    <w:rsid w:val="00EE2469"/>
    <w:rsid w:val="00EE26DE"/>
    <w:rsid w:val="00EE2F9E"/>
    <w:rsid w:val="00EE3225"/>
    <w:rsid w:val="00EE3869"/>
    <w:rsid w:val="00EE3EB0"/>
    <w:rsid w:val="00EE41E0"/>
    <w:rsid w:val="00EE42EA"/>
    <w:rsid w:val="00EE448F"/>
    <w:rsid w:val="00EE44CF"/>
    <w:rsid w:val="00EE494D"/>
    <w:rsid w:val="00EE49B3"/>
    <w:rsid w:val="00EE4DFA"/>
    <w:rsid w:val="00EE5105"/>
    <w:rsid w:val="00EE5407"/>
    <w:rsid w:val="00EE5529"/>
    <w:rsid w:val="00EE5901"/>
    <w:rsid w:val="00EE5CE5"/>
    <w:rsid w:val="00EE5EB5"/>
    <w:rsid w:val="00EE6394"/>
    <w:rsid w:val="00EE656A"/>
    <w:rsid w:val="00EE67B8"/>
    <w:rsid w:val="00EE681E"/>
    <w:rsid w:val="00EE687F"/>
    <w:rsid w:val="00EE6F91"/>
    <w:rsid w:val="00EE7908"/>
    <w:rsid w:val="00EE7AE0"/>
    <w:rsid w:val="00EE7CED"/>
    <w:rsid w:val="00EF01CC"/>
    <w:rsid w:val="00EF02C7"/>
    <w:rsid w:val="00EF0879"/>
    <w:rsid w:val="00EF0E9D"/>
    <w:rsid w:val="00EF12E5"/>
    <w:rsid w:val="00EF168D"/>
    <w:rsid w:val="00EF19B1"/>
    <w:rsid w:val="00EF1E2B"/>
    <w:rsid w:val="00EF1F29"/>
    <w:rsid w:val="00EF21DE"/>
    <w:rsid w:val="00EF36AB"/>
    <w:rsid w:val="00EF36CB"/>
    <w:rsid w:val="00EF3D30"/>
    <w:rsid w:val="00EF3F05"/>
    <w:rsid w:val="00EF4179"/>
    <w:rsid w:val="00EF43A5"/>
    <w:rsid w:val="00EF47A5"/>
    <w:rsid w:val="00EF4C91"/>
    <w:rsid w:val="00EF4E3D"/>
    <w:rsid w:val="00EF4E51"/>
    <w:rsid w:val="00EF5187"/>
    <w:rsid w:val="00EF5A4C"/>
    <w:rsid w:val="00EF5CE8"/>
    <w:rsid w:val="00EF6149"/>
    <w:rsid w:val="00EF6411"/>
    <w:rsid w:val="00EF664B"/>
    <w:rsid w:val="00EF6DD1"/>
    <w:rsid w:val="00EF73CB"/>
    <w:rsid w:val="00EF79DB"/>
    <w:rsid w:val="00EF7D3B"/>
    <w:rsid w:val="00EF7FBF"/>
    <w:rsid w:val="00F00223"/>
    <w:rsid w:val="00F004FD"/>
    <w:rsid w:val="00F0054F"/>
    <w:rsid w:val="00F00ADC"/>
    <w:rsid w:val="00F00C33"/>
    <w:rsid w:val="00F01B61"/>
    <w:rsid w:val="00F01DCA"/>
    <w:rsid w:val="00F02131"/>
    <w:rsid w:val="00F024C2"/>
    <w:rsid w:val="00F0251D"/>
    <w:rsid w:val="00F025F9"/>
    <w:rsid w:val="00F03121"/>
    <w:rsid w:val="00F031B6"/>
    <w:rsid w:val="00F031E5"/>
    <w:rsid w:val="00F03876"/>
    <w:rsid w:val="00F0434C"/>
    <w:rsid w:val="00F043C4"/>
    <w:rsid w:val="00F047A5"/>
    <w:rsid w:val="00F0484B"/>
    <w:rsid w:val="00F04EBF"/>
    <w:rsid w:val="00F057BB"/>
    <w:rsid w:val="00F05A8E"/>
    <w:rsid w:val="00F06345"/>
    <w:rsid w:val="00F06A3D"/>
    <w:rsid w:val="00F07419"/>
    <w:rsid w:val="00F07464"/>
    <w:rsid w:val="00F07887"/>
    <w:rsid w:val="00F07C2C"/>
    <w:rsid w:val="00F07D22"/>
    <w:rsid w:val="00F10179"/>
    <w:rsid w:val="00F106AC"/>
    <w:rsid w:val="00F10B24"/>
    <w:rsid w:val="00F10C64"/>
    <w:rsid w:val="00F111D0"/>
    <w:rsid w:val="00F112A5"/>
    <w:rsid w:val="00F112FF"/>
    <w:rsid w:val="00F1184A"/>
    <w:rsid w:val="00F11869"/>
    <w:rsid w:val="00F118A3"/>
    <w:rsid w:val="00F11AB2"/>
    <w:rsid w:val="00F11C09"/>
    <w:rsid w:val="00F12096"/>
    <w:rsid w:val="00F12629"/>
    <w:rsid w:val="00F13B04"/>
    <w:rsid w:val="00F13E20"/>
    <w:rsid w:val="00F13EBA"/>
    <w:rsid w:val="00F14632"/>
    <w:rsid w:val="00F14A3F"/>
    <w:rsid w:val="00F1518B"/>
    <w:rsid w:val="00F15234"/>
    <w:rsid w:val="00F154BF"/>
    <w:rsid w:val="00F15E9B"/>
    <w:rsid w:val="00F16238"/>
    <w:rsid w:val="00F16375"/>
    <w:rsid w:val="00F1696D"/>
    <w:rsid w:val="00F17018"/>
    <w:rsid w:val="00F17091"/>
    <w:rsid w:val="00F177B1"/>
    <w:rsid w:val="00F17AA2"/>
    <w:rsid w:val="00F17D3A"/>
    <w:rsid w:val="00F17E48"/>
    <w:rsid w:val="00F17E9C"/>
    <w:rsid w:val="00F200B0"/>
    <w:rsid w:val="00F202EC"/>
    <w:rsid w:val="00F2042B"/>
    <w:rsid w:val="00F20726"/>
    <w:rsid w:val="00F207E8"/>
    <w:rsid w:val="00F2094A"/>
    <w:rsid w:val="00F20DA5"/>
    <w:rsid w:val="00F21237"/>
    <w:rsid w:val="00F214E7"/>
    <w:rsid w:val="00F216FB"/>
    <w:rsid w:val="00F218B9"/>
    <w:rsid w:val="00F21945"/>
    <w:rsid w:val="00F2247E"/>
    <w:rsid w:val="00F2307C"/>
    <w:rsid w:val="00F239AF"/>
    <w:rsid w:val="00F23B1E"/>
    <w:rsid w:val="00F23D91"/>
    <w:rsid w:val="00F245AC"/>
    <w:rsid w:val="00F24C7A"/>
    <w:rsid w:val="00F24D4C"/>
    <w:rsid w:val="00F24DC3"/>
    <w:rsid w:val="00F24E1D"/>
    <w:rsid w:val="00F25197"/>
    <w:rsid w:val="00F254D5"/>
    <w:rsid w:val="00F25781"/>
    <w:rsid w:val="00F257BC"/>
    <w:rsid w:val="00F25885"/>
    <w:rsid w:val="00F25DA2"/>
    <w:rsid w:val="00F25F3C"/>
    <w:rsid w:val="00F26AB7"/>
    <w:rsid w:val="00F27BDF"/>
    <w:rsid w:val="00F27C23"/>
    <w:rsid w:val="00F27F07"/>
    <w:rsid w:val="00F303C3"/>
    <w:rsid w:val="00F3041B"/>
    <w:rsid w:val="00F3057D"/>
    <w:rsid w:val="00F305F8"/>
    <w:rsid w:val="00F307B5"/>
    <w:rsid w:val="00F30DC0"/>
    <w:rsid w:val="00F30E65"/>
    <w:rsid w:val="00F30F34"/>
    <w:rsid w:val="00F30F5D"/>
    <w:rsid w:val="00F31249"/>
    <w:rsid w:val="00F3124A"/>
    <w:rsid w:val="00F3135D"/>
    <w:rsid w:val="00F3177A"/>
    <w:rsid w:val="00F318F0"/>
    <w:rsid w:val="00F31BD4"/>
    <w:rsid w:val="00F3200F"/>
    <w:rsid w:val="00F32065"/>
    <w:rsid w:val="00F325B4"/>
    <w:rsid w:val="00F32700"/>
    <w:rsid w:val="00F32828"/>
    <w:rsid w:val="00F329A4"/>
    <w:rsid w:val="00F32CFE"/>
    <w:rsid w:val="00F3360E"/>
    <w:rsid w:val="00F33E04"/>
    <w:rsid w:val="00F33FF1"/>
    <w:rsid w:val="00F340CC"/>
    <w:rsid w:val="00F345F4"/>
    <w:rsid w:val="00F3494C"/>
    <w:rsid w:val="00F34CD1"/>
    <w:rsid w:val="00F35208"/>
    <w:rsid w:val="00F35412"/>
    <w:rsid w:val="00F359D0"/>
    <w:rsid w:val="00F35C10"/>
    <w:rsid w:val="00F361F6"/>
    <w:rsid w:val="00F36D6E"/>
    <w:rsid w:val="00F36F80"/>
    <w:rsid w:val="00F373FE"/>
    <w:rsid w:val="00F37E52"/>
    <w:rsid w:val="00F40E68"/>
    <w:rsid w:val="00F40FCA"/>
    <w:rsid w:val="00F41ACF"/>
    <w:rsid w:val="00F42234"/>
    <w:rsid w:val="00F42B52"/>
    <w:rsid w:val="00F43EFC"/>
    <w:rsid w:val="00F43F71"/>
    <w:rsid w:val="00F43FE7"/>
    <w:rsid w:val="00F449C6"/>
    <w:rsid w:val="00F45231"/>
    <w:rsid w:val="00F45253"/>
    <w:rsid w:val="00F452ED"/>
    <w:rsid w:val="00F45AAC"/>
    <w:rsid w:val="00F46478"/>
    <w:rsid w:val="00F46649"/>
    <w:rsid w:val="00F466D9"/>
    <w:rsid w:val="00F46B6B"/>
    <w:rsid w:val="00F46B75"/>
    <w:rsid w:val="00F4796A"/>
    <w:rsid w:val="00F50239"/>
    <w:rsid w:val="00F50406"/>
    <w:rsid w:val="00F50BC8"/>
    <w:rsid w:val="00F515B8"/>
    <w:rsid w:val="00F51E21"/>
    <w:rsid w:val="00F525D0"/>
    <w:rsid w:val="00F5282A"/>
    <w:rsid w:val="00F530F6"/>
    <w:rsid w:val="00F5313D"/>
    <w:rsid w:val="00F5320F"/>
    <w:rsid w:val="00F53469"/>
    <w:rsid w:val="00F5387F"/>
    <w:rsid w:val="00F53A25"/>
    <w:rsid w:val="00F53AA9"/>
    <w:rsid w:val="00F53E1A"/>
    <w:rsid w:val="00F542A8"/>
    <w:rsid w:val="00F544E9"/>
    <w:rsid w:val="00F5470B"/>
    <w:rsid w:val="00F549A2"/>
    <w:rsid w:val="00F549E8"/>
    <w:rsid w:val="00F553F9"/>
    <w:rsid w:val="00F5548D"/>
    <w:rsid w:val="00F55580"/>
    <w:rsid w:val="00F5600D"/>
    <w:rsid w:val="00F5666A"/>
    <w:rsid w:val="00F56CAF"/>
    <w:rsid w:val="00F5751F"/>
    <w:rsid w:val="00F57BDF"/>
    <w:rsid w:val="00F6097C"/>
    <w:rsid w:val="00F6143B"/>
    <w:rsid w:val="00F61652"/>
    <w:rsid w:val="00F61FF3"/>
    <w:rsid w:val="00F620F5"/>
    <w:rsid w:val="00F622C2"/>
    <w:rsid w:val="00F62556"/>
    <w:rsid w:val="00F6257F"/>
    <w:rsid w:val="00F628D0"/>
    <w:rsid w:val="00F62A31"/>
    <w:rsid w:val="00F63018"/>
    <w:rsid w:val="00F63397"/>
    <w:rsid w:val="00F63684"/>
    <w:rsid w:val="00F636C3"/>
    <w:rsid w:val="00F63831"/>
    <w:rsid w:val="00F63FC0"/>
    <w:rsid w:val="00F642BC"/>
    <w:rsid w:val="00F643CD"/>
    <w:rsid w:val="00F64453"/>
    <w:rsid w:val="00F645BF"/>
    <w:rsid w:val="00F64813"/>
    <w:rsid w:val="00F64994"/>
    <w:rsid w:val="00F64EAA"/>
    <w:rsid w:val="00F65BC9"/>
    <w:rsid w:val="00F66759"/>
    <w:rsid w:val="00F66802"/>
    <w:rsid w:val="00F66A18"/>
    <w:rsid w:val="00F66BFC"/>
    <w:rsid w:val="00F66DF2"/>
    <w:rsid w:val="00F66F76"/>
    <w:rsid w:val="00F671F2"/>
    <w:rsid w:val="00F67D97"/>
    <w:rsid w:val="00F70019"/>
    <w:rsid w:val="00F70354"/>
    <w:rsid w:val="00F706B9"/>
    <w:rsid w:val="00F7088E"/>
    <w:rsid w:val="00F70AEC"/>
    <w:rsid w:val="00F710C6"/>
    <w:rsid w:val="00F71737"/>
    <w:rsid w:val="00F71AB5"/>
    <w:rsid w:val="00F71E0E"/>
    <w:rsid w:val="00F71E20"/>
    <w:rsid w:val="00F727D5"/>
    <w:rsid w:val="00F7284D"/>
    <w:rsid w:val="00F7295E"/>
    <w:rsid w:val="00F72FD5"/>
    <w:rsid w:val="00F730CB"/>
    <w:rsid w:val="00F733FC"/>
    <w:rsid w:val="00F73A7A"/>
    <w:rsid w:val="00F73C8F"/>
    <w:rsid w:val="00F73D5C"/>
    <w:rsid w:val="00F73EF4"/>
    <w:rsid w:val="00F743CD"/>
    <w:rsid w:val="00F744C5"/>
    <w:rsid w:val="00F74553"/>
    <w:rsid w:val="00F74890"/>
    <w:rsid w:val="00F749FF"/>
    <w:rsid w:val="00F74C9E"/>
    <w:rsid w:val="00F74F8A"/>
    <w:rsid w:val="00F751D4"/>
    <w:rsid w:val="00F75584"/>
    <w:rsid w:val="00F758E8"/>
    <w:rsid w:val="00F75BDD"/>
    <w:rsid w:val="00F761FB"/>
    <w:rsid w:val="00F76FBB"/>
    <w:rsid w:val="00F77381"/>
    <w:rsid w:val="00F77481"/>
    <w:rsid w:val="00F77826"/>
    <w:rsid w:val="00F77A5A"/>
    <w:rsid w:val="00F77B4C"/>
    <w:rsid w:val="00F77BA8"/>
    <w:rsid w:val="00F77F18"/>
    <w:rsid w:val="00F802C6"/>
    <w:rsid w:val="00F80766"/>
    <w:rsid w:val="00F80BD4"/>
    <w:rsid w:val="00F80E2C"/>
    <w:rsid w:val="00F81246"/>
    <w:rsid w:val="00F8167C"/>
    <w:rsid w:val="00F81ACB"/>
    <w:rsid w:val="00F828BC"/>
    <w:rsid w:val="00F82F08"/>
    <w:rsid w:val="00F82FCF"/>
    <w:rsid w:val="00F83346"/>
    <w:rsid w:val="00F83E6C"/>
    <w:rsid w:val="00F84B88"/>
    <w:rsid w:val="00F84BA7"/>
    <w:rsid w:val="00F84BAF"/>
    <w:rsid w:val="00F84E2E"/>
    <w:rsid w:val="00F84ED3"/>
    <w:rsid w:val="00F84F3F"/>
    <w:rsid w:val="00F85228"/>
    <w:rsid w:val="00F861B2"/>
    <w:rsid w:val="00F86EF4"/>
    <w:rsid w:val="00F8707F"/>
    <w:rsid w:val="00F871B0"/>
    <w:rsid w:val="00F87B9E"/>
    <w:rsid w:val="00F87DE2"/>
    <w:rsid w:val="00F87ED5"/>
    <w:rsid w:val="00F9011B"/>
    <w:rsid w:val="00F904FA"/>
    <w:rsid w:val="00F905F5"/>
    <w:rsid w:val="00F90693"/>
    <w:rsid w:val="00F90834"/>
    <w:rsid w:val="00F90A9F"/>
    <w:rsid w:val="00F90B21"/>
    <w:rsid w:val="00F91695"/>
    <w:rsid w:val="00F918FA"/>
    <w:rsid w:val="00F91CE4"/>
    <w:rsid w:val="00F91E34"/>
    <w:rsid w:val="00F91F75"/>
    <w:rsid w:val="00F920E2"/>
    <w:rsid w:val="00F923BA"/>
    <w:rsid w:val="00F92586"/>
    <w:rsid w:val="00F926D0"/>
    <w:rsid w:val="00F927CD"/>
    <w:rsid w:val="00F9390E"/>
    <w:rsid w:val="00F93A8C"/>
    <w:rsid w:val="00F93B11"/>
    <w:rsid w:val="00F93CDB"/>
    <w:rsid w:val="00F93D9E"/>
    <w:rsid w:val="00F93FF2"/>
    <w:rsid w:val="00F9437D"/>
    <w:rsid w:val="00F9486D"/>
    <w:rsid w:val="00F952B5"/>
    <w:rsid w:val="00F953EA"/>
    <w:rsid w:val="00F95533"/>
    <w:rsid w:val="00F95B11"/>
    <w:rsid w:val="00F962C1"/>
    <w:rsid w:val="00F96375"/>
    <w:rsid w:val="00F96A41"/>
    <w:rsid w:val="00F96F29"/>
    <w:rsid w:val="00F96F65"/>
    <w:rsid w:val="00F96F7C"/>
    <w:rsid w:val="00F97218"/>
    <w:rsid w:val="00F97873"/>
    <w:rsid w:val="00F97A76"/>
    <w:rsid w:val="00F97C28"/>
    <w:rsid w:val="00FA0146"/>
    <w:rsid w:val="00FA1093"/>
    <w:rsid w:val="00FA1108"/>
    <w:rsid w:val="00FA123C"/>
    <w:rsid w:val="00FA14C0"/>
    <w:rsid w:val="00FA1AC9"/>
    <w:rsid w:val="00FA1D03"/>
    <w:rsid w:val="00FA211C"/>
    <w:rsid w:val="00FA244D"/>
    <w:rsid w:val="00FA2537"/>
    <w:rsid w:val="00FA2FD1"/>
    <w:rsid w:val="00FA3B5C"/>
    <w:rsid w:val="00FA3D24"/>
    <w:rsid w:val="00FA42BA"/>
    <w:rsid w:val="00FA481D"/>
    <w:rsid w:val="00FA4E4A"/>
    <w:rsid w:val="00FA5002"/>
    <w:rsid w:val="00FA500A"/>
    <w:rsid w:val="00FA5120"/>
    <w:rsid w:val="00FA52B5"/>
    <w:rsid w:val="00FA532D"/>
    <w:rsid w:val="00FA592F"/>
    <w:rsid w:val="00FA5D73"/>
    <w:rsid w:val="00FA5DDB"/>
    <w:rsid w:val="00FA6196"/>
    <w:rsid w:val="00FA6241"/>
    <w:rsid w:val="00FA63E8"/>
    <w:rsid w:val="00FA64D9"/>
    <w:rsid w:val="00FA6538"/>
    <w:rsid w:val="00FA685F"/>
    <w:rsid w:val="00FA68CE"/>
    <w:rsid w:val="00FA693C"/>
    <w:rsid w:val="00FA69D1"/>
    <w:rsid w:val="00FA6F46"/>
    <w:rsid w:val="00FA7128"/>
    <w:rsid w:val="00FA7D4D"/>
    <w:rsid w:val="00FB019D"/>
    <w:rsid w:val="00FB06D0"/>
    <w:rsid w:val="00FB06FC"/>
    <w:rsid w:val="00FB0AEB"/>
    <w:rsid w:val="00FB0C0D"/>
    <w:rsid w:val="00FB0DD4"/>
    <w:rsid w:val="00FB1AA6"/>
    <w:rsid w:val="00FB25FE"/>
    <w:rsid w:val="00FB2E7A"/>
    <w:rsid w:val="00FB30FD"/>
    <w:rsid w:val="00FB3192"/>
    <w:rsid w:val="00FB3457"/>
    <w:rsid w:val="00FB38C8"/>
    <w:rsid w:val="00FB4310"/>
    <w:rsid w:val="00FB473C"/>
    <w:rsid w:val="00FB4B7D"/>
    <w:rsid w:val="00FB4C07"/>
    <w:rsid w:val="00FB4FED"/>
    <w:rsid w:val="00FB525B"/>
    <w:rsid w:val="00FB57D1"/>
    <w:rsid w:val="00FB5805"/>
    <w:rsid w:val="00FB5A3E"/>
    <w:rsid w:val="00FB5F0D"/>
    <w:rsid w:val="00FB63C9"/>
    <w:rsid w:val="00FB66EA"/>
    <w:rsid w:val="00FB696B"/>
    <w:rsid w:val="00FB6977"/>
    <w:rsid w:val="00FB69ED"/>
    <w:rsid w:val="00FB720B"/>
    <w:rsid w:val="00FB723D"/>
    <w:rsid w:val="00FB75E5"/>
    <w:rsid w:val="00FB7950"/>
    <w:rsid w:val="00FC0BD5"/>
    <w:rsid w:val="00FC0E19"/>
    <w:rsid w:val="00FC0E71"/>
    <w:rsid w:val="00FC135B"/>
    <w:rsid w:val="00FC13F7"/>
    <w:rsid w:val="00FC14A2"/>
    <w:rsid w:val="00FC25D7"/>
    <w:rsid w:val="00FC33E3"/>
    <w:rsid w:val="00FC3475"/>
    <w:rsid w:val="00FC3577"/>
    <w:rsid w:val="00FC369A"/>
    <w:rsid w:val="00FC3852"/>
    <w:rsid w:val="00FC3B63"/>
    <w:rsid w:val="00FC3C1A"/>
    <w:rsid w:val="00FC4247"/>
    <w:rsid w:val="00FC46C1"/>
    <w:rsid w:val="00FC4EEF"/>
    <w:rsid w:val="00FC4F20"/>
    <w:rsid w:val="00FC4F22"/>
    <w:rsid w:val="00FC51B9"/>
    <w:rsid w:val="00FC5812"/>
    <w:rsid w:val="00FC5BCC"/>
    <w:rsid w:val="00FC5E2A"/>
    <w:rsid w:val="00FC62E5"/>
    <w:rsid w:val="00FC662E"/>
    <w:rsid w:val="00FC6B37"/>
    <w:rsid w:val="00FC6C87"/>
    <w:rsid w:val="00FC7864"/>
    <w:rsid w:val="00FC7B52"/>
    <w:rsid w:val="00FC7E44"/>
    <w:rsid w:val="00FD023A"/>
    <w:rsid w:val="00FD0AB3"/>
    <w:rsid w:val="00FD0B11"/>
    <w:rsid w:val="00FD0F51"/>
    <w:rsid w:val="00FD0FA5"/>
    <w:rsid w:val="00FD10B3"/>
    <w:rsid w:val="00FD1282"/>
    <w:rsid w:val="00FD14E3"/>
    <w:rsid w:val="00FD1BB2"/>
    <w:rsid w:val="00FD1CCF"/>
    <w:rsid w:val="00FD1CF3"/>
    <w:rsid w:val="00FD24F5"/>
    <w:rsid w:val="00FD28DE"/>
    <w:rsid w:val="00FD28EA"/>
    <w:rsid w:val="00FD297F"/>
    <w:rsid w:val="00FD2B74"/>
    <w:rsid w:val="00FD2CE6"/>
    <w:rsid w:val="00FD30A8"/>
    <w:rsid w:val="00FD3723"/>
    <w:rsid w:val="00FD3918"/>
    <w:rsid w:val="00FD3950"/>
    <w:rsid w:val="00FD3F2E"/>
    <w:rsid w:val="00FD435E"/>
    <w:rsid w:val="00FD43B5"/>
    <w:rsid w:val="00FD487A"/>
    <w:rsid w:val="00FD4ACF"/>
    <w:rsid w:val="00FD4F48"/>
    <w:rsid w:val="00FD5533"/>
    <w:rsid w:val="00FD56C8"/>
    <w:rsid w:val="00FD6471"/>
    <w:rsid w:val="00FD718A"/>
    <w:rsid w:val="00FD7810"/>
    <w:rsid w:val="00FD78BE"/>
    <w:rsid w:val="00FD78E8"/>
    <w:rsid w:val="00FD79AF"/>
    <w:rsid w:val="00FD7E3B"/>
    <w:rsid w:val="00FE00F7"/>
    <w:rsid w:val="00FE0A73"/>
    <w:rsid w:val="00FE0C56"/>
    <w:rsid w:val="00FE0E1D"/>
    <w:rsid w:val="00FE10B9"/>
    <w:rsid w:val="00FE1CE3"/>
    <w:rsid w:val="00FE2925"/>
    <w:rsid w:val="00FE2989"/>
    <w:rsid w:val="00FE3A26"/>
    <w:rsid w:val="00FE3C51"/>
    <w:rsid w:val="00FE41FC"/>
    <w:rsid w:val="00FE4328"/>
    <w:rsid w:val="00FE464C"/>
    <w:rsid w:val="00FE48AB"/>
    <w:rsid w:val="00FE5080"/>
    <w:rsid w:val="00FE5230"/>
    <w:rsid w:val="00FE5942"/>
    <w:rsid w:val="00FE5D08"/>
    <w:rsid w:val="00FE604B"/>
    <w:rsid w:val="00FE6843"/>
    <w:rsid w:val="00FE6A5C"/>
    <w:rsid w:val="00FE6DFD"/>
    <w:rsid w:val="00FE731F"/>
    <w:rsid w:val="00FE767B"/>
    <w:rsid w:val="00FE7761"/>
    <w:rsid w:val="00FF006D"/>
    <w:rsid w:val="00FF0177"/>
    <w:rsid w:val="00FF02F6"/>
    <w:rsid w:val="00FF0748"/>
    <w:rsid w:val="00FF0F6C"/>
    <w:rsid w:val="00FF0FAC"/>
    <w:rsid w:val="00FF1019"/>
    <w:rsid w:val="00FF101E"/>
    <w:rsid w:val="00FF15BE"/>
    <w:rsid w:val="00FF25C3"/>
    <w:rsid w:val="00FF2731"/>
    <w:rsid w:val="00FF2B92"/>
    <w:rsid w:val="00FF37B6"/>
    <w:rsid w:val="00FF3831"/>
    <w:rsid w:val="00FF3D10"/>
    <w:rsid w:val="00FF3ED3"/>
    <w:rsid w:val="00FF4117"/>
    <w:rsid w:val="00FF42EA"/>
    <w:rsid w:val="00FF42EE"/>
    <w:rsid w:val="00FF4A1F"/>
    <w:rsid w:val="00FF4A73"/>
    <w:rsid w:val="00FF4ACB"/>
    <w:rsid w:val="00FF5097"/>
    <w:rsid w:val="00FF5289"/>
    <w:rsid w:val="00FF53C8"/>
    <w:rsid w:val="00FF57B8"/>
    <w:rsid w:val="00FF5C3D"/>
    <w:rsid w:val="00FF647B"/>
    <w:rsid w:val="00FF64B0"/>
    <w:rsid w:val="00FF658B"/>
    <w:rsid w:val="00FF6D78"/>
    <w:rsid w:val="00FF734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E5579"/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gitternetz">
    <w:name w:val="Table Grid"/>
    <w:basedOn w:val="NormaleTabelle"/>
    <w:uiPriority w:val="59"/>
    <w:rsid w:val="00CE5579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377</Words>
  <Characters>14980</Characters>
  <Application>Microsoft Office Word</Application>
  <DocSecurity>0</DocSecurity>
  <Lines>124</Lines>
  <Paragraphs>34</Paragraphs>
  <ScaleCrop>false</ScaleCrop>
  <Company/>
  <LinksUpToDate>false</LinksUpToDate>
  <CharactersWithSpaces>173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ttaP</dc:creator>
  <cp:lastModifiedBy>JuttaP</cp:lastModifiedBy>
  <cp:revision>2</cp:revision>
  <dcterms:created xsi:type="dcterms:W3CDTF">2017-06-24T13:53:00Z</dcterms:created>
  <dcterms:modified xsi:type="dcterms:W3CDTF">2017-06-24T13:55:00Z</dcterms:modified>
</cp:coreProperties>
</file>